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F2EC54" w14:textId="77777777" w:rsidR="00036F72" w:rsidRPr="00057254" w:rsidRDefault="00036F72" w:rsidP="00036F72">
      <w:pPr>
        <w:spacing w:line="480" w:lineRule="auto"/>
        <w:rPr>
          <w:b/>
          <w:bCs/>
          <w:sz w:val="28"/>
          <w:szCs w:val="28"/>
        </w:rPr>
      </w:pPr>
      <w:r w:rsidRPr="00057254">
        <w:rPr>
          <w:b/>
          <w:bCs/>
          <w:sz w:val="28"/>
          <w:szCs w:val="28"/>
        </w:rPr>
        <w:t>Social Capital and Voting Behaviour</w:t>
      </w:r>
      <w:r>
        <w:rPr>
          <w:b/>
          <w:sz w:val="28"/>
        </w:rPr>
        <w:t xml:space="preserve"> in the United States</w:t>
      </w:r>
    </w:p>
    <w:p w14:paraId="079CE305" w14:textId="48ACE6EA" w:rsidR="00036F72" w:rsidRPr="005E7229" w:rsidRDefault="00036F72" w:rsidP="00036F72">
      <w:pPr>
        <w:spacing w:before="240" w:line="480" w:lineRule="auto"/>
        <w:rPr>
          <w:vertAlign w:val="superscript"/>
          <w:lang w:val="es-ES"/>
        </w:rPr>
      </w:pPr>
      <w:r w:rsidRPr="00057254">
        <w:rPr>
          <w:lang w:val="es-ES"/>
        </w:rPr>
        <w:t>Pedro Fierro</w:t>
      </w:r>
      <w:r>
        <w:rPr>
          <w:vertAlign w:val="superscript"/>
          <w:lang w:val="es-ES"/>
        </w:rPr>
        <w:t>1</w:t>
      </w:r>
      <w:r>
        <w:rPr>
          <w:vertAlign w:val="superscript"/>
          <w:lang w:val="es-ES"/>
        </w:rPr>
        <w:t>*</w:t>
      </w:r>
      <w:r w:rsidRPr="00057254">
        <w:rPr>
          <w:lang w:val="es-ES"/>
        </w:rPr>
        <w:t>, Andrés Rodríguez-Pose</w:t>
      </w:r>
      <w:r>
        <w:rPr>
          <w:vertAlign w:val="superscript"/>
          <w:lang w:val="es-ES"/>
        </w:rPr>
        <w:t>2</w:t>
      </w:r>
      <w:r>
        <w:rPr>
          <w:lang w:val="es-ES"/>
        </w:rPr>
        <w:t>,</w:t>
      </w:r>
      <w:r w:rsidRPr="00057254">
        <w:rPr>
          <w:lang w:val="es-ES"/>
        </w:rPr>
        <w:t xml:space="preserve"> Francisco Rowe</w:t>
      </w:r>
      <w:r>
        <w:rPr>
          <w:vertAlign w:val="superscript"/>
          <w:lang w:val="es-ES"/>
        </w:rPr>
        <w:t>3</w:t>
      </w:r>
      <w:r>
        <w:rPr>
          <w:lang w:val="es-ES"/>
        </w:rPr>
        <w:t xml:space="preserve"> and Ellen Helsper</w:t>
      </w:r>
      <w:r>
        <w:rPr>
          <w:vertAlign w:val="superscript"/>
          <w:lang w:val="es-ES"/>
        </w:rPr>
        <w:t>4</w:t>
      </w:r>
    </w:p>
    <w:p w14:paraId="35C434F3" w14:textId="43302173" w:rsidR="00036F72" w:rsidRDefault="00036F72" w:rsidP="00036F72">
      <w:pPr>
        <w:spacing w:before="240" w:line="480" w:lineRule="auto"/>
      </w:pPr>
      <w:r>
        <w:rPr>
          <w:vertAlign w:val="superscript"/>
        </w:rPr>
        <w:t xml:space="preserve">1 </w:t>
      </w:r>
      <w:r>
        <w:t>Business School, A</w:t>
      </w:r>
      <w:r>
        <w:t>dolfo Ibanez University</w:t>
      </w:r>
      <w:r>
        <w:t xml:space="preserve">, </w:t>
      </w:r>
      <w:proofErr w:type="spellStart"/>
      <w:r>
        <w:t>Viña</w:t>
      </w:r>
      <w:proofErr w:type="spellEnd"/>
      <w:r>
        <w:t xml:space="preserve"> del Mar, Chile. </w:t>
      </w:r>
    </w:p>
    <w:p w14:paraId="4B7ADFBF" w14:textId="217D87D3" w:rsidR="00036F72" w:rsidRDefault="00036F72" w:rsidP="00036F72">
      <w:pPr>
        <w:spacing w:line="480" w:lineRule="auto"/>
      </w:pPr>
      <w:r>
        <w:rPr>
          <w:vertAlign w:val="superscript"/>
        </w:rPr>
        <w:t xml:space="preserve">2 </w:t>
      </w:r>
      <w:r>
        <w:t>Department of Geography and Environment, L</w:t>
      </w:r>
      <w:r>
        <w:t>ondon School of Economics and Political Science</w:t>
      </w:r>
      <w:r>
        <w:t>, London, United Kingdom.</w:t>
      </w:r>
    </w:p>
    <w:p w14:paraId="43E69062" w14:textId="0A77CBF2" w:rsidR="00036F72" w:rsidRDefault="00036F72" w:rsidP="00036F72">
      <w:pPr>
        <w:spacing w:line="480" w:lineRule="auto"/>
      </w:pPr>
      <w:r>
        <w:rPr>
          <w:vertAlign w:val="superscript"/>
        </w:rPr>
        <w:t xml:space="preserve">3 </w:t>
      </w:r>
      <w:r>
        <w:t>Geographic Data Science Lab, U</w:t>
      </w:r>
      <w:r>
        <w:t>niversity of Liverpool</w:t>
      </w:r>
      <w:r>
        <w:t>, Liverpool, United Kingdom</w:t>
      </w:r>
    </w:p>
    <w:p w14:paraId="18A79225" w14:textId="7BC70B22" w:rsidR="00036F72" w:rsidRDefault="00036F72" w:rsidP="00036F72">
      <w:pPr>
        <w:spacing w:line="480" w:lineRule="auto"/>
      </w:pPr>
      <w:r>
        <w:rPr>
          <w:vertAlign w:val="superscript"/>
        </w:rPr>
        <w:t>4</w:t>
      </w:r>
      <w:r>
        <w:rPr>
          <w:vertAlign w:val="superscript"/>
        </w:rPr>
        <w:t xml:space="preserve"> </w:t>
      </w:r>
      <w:r>
        <w:t xml:space="preserve">Department of </w:t>
      </w:r>
      <w:r>
        <w:t>Media and Communication</w:t>
      </w:r>
      <w:r>
        <w:t>, London School of Economics and Political Science, London, United Kingdom.</w:t>
      </w:r>
    </w:p>
    <w:p w14:paraId="52296229" w14:textId="77777777" w:rsidR="00036F72" w:rsidRPr="00057254" w:rsidRDefault="00036F72" w:rsidP="00036F72">
      <w:pPr>
        <w:spacing w:line="480" w:lineRule="auto"/>
      </w:pPr>
    </w:p>
    <w:p w14:paraId="23625F68" w14:textId="13A83B05" w:rsidR="00036F72" w:rsidRPr="00036F72" w:rsidRDefault="00036F72" w:rsidP="00036F72">
      <w:pPr>
        <w:spacing w:line="480" w:lineRule="auto"/>
      </w:pPr>
      <w:r w:rsidRPr="00036F72">
        <w:t xml:space="preserve">* </w:t>
      </w:r>
      <w:r w:rsidRPr="00036F72">
        <w:t xml:space="preserve">Corresponding Author: Business School, Adolfo Ibanez University, Padre Hurtado 750, </w:t>
      </w:r>
      <w:proofErr w:type="spellStart"/>
      <w:r w:rsidRPr="00036F72">
        <w:t>Viña</w:t>
      </w:r>
      <w:proofErr w:type="spellEnd"/>
      <w:r w:rsidRPr="00036F72">
        <w:t xml:space="preserve"> del Mar 25200000, Chile. pedro.fierro@uai.cl. ORCID: https://orcid.org/0000-0002-8910-9461</w:t>
      </w:r>
    </w:p>
    <w:p w14:paraId="00C62D01" w14:textId="77777777" w:rsidR="00036F72" w:rsidRDefault="00036F72" w:rsidP="00437C28">
      <w:pPr>
        <w:spacing w:line="480" w:lineRule="auto"/>
        <w:rPr>
          <w:b/>
          <w:bCs/>
          <w:sz w:val="28"/>
          <w:szCs w:val="28"/>
        </w:rPr>
      </w:pPr>
    </w:p>
    <w:p w14:paraId="56BD5E4F" w14:textId="62F277AC" w:rsidR="00036F72" w:rsidRPr="00036F72" w:rsidRDefault="00036F72" w:rsidP="00036F72">
      <w:pPr>
        <w:spacing w:line="480" w:lineRule="auto"/>
        <w:rPr>
          <w:b/>
          <w:bCs/>
        </w:rPr>
      </w:pPr>
      <w:r w:rsidRPr="00036F72">
        <w:rPr>
          <w:b/>
          <w:bCs/>
        </w:rPr>
        <w:t>Acknowledgment</w:t>
      </w:r>
      <w:r>
        <w:rPr>
          <w:b/>
          <w:bCs/>
        </w:rPr>
        <w:t>s</w:t>
      </w:r>
      <w:r w:rsidRPr="00036F72">
        <w:rPr>
          <w:b/>
          <w:bCs/>
        </w:rPr>
        <w:t>:</w:t>
      </w:r>
      <w:r>
        <w:rPr>
          <w:b/>
          <w:bCs/>
        </w:rPr>
        <w:t xml:space="preserve"> </w:t>
      </w:r>
      <w:r w:rsidRPr="00036F72">
        <w:t>This work was supported by FONDECYT project # 1231927 and the ANID-Millennium Science Initiative Program # NCS 2021_063</w:t>
      </w:r>
    </w:p>
    <w:p w14:paraId="2AEBFFAC" w14:textId="77777777" w:rsidR="00036F72" w:rsidRDefault="00036F72" w:rsidP="00437C28">
      <w:pPr>
        <w:spacing w:line="480" w:lineRule="auto"/>
        <w:rPr>
          <w:b/>
          <w:bCs/>
          <w:sz w:val="28"/>
          <w:szCs w:val="28"/>
        </w:rPr>
      </w:pPr>
    </w:p>
    <w:p w14:paraId="63333B8A" w14:textId="77777777" w:rsidR="00036F72" w:rsidRDefault="00036F72" w:rsidP="00437C28">
      <w:pPr>
        <w:spacing w:line="480" w:lineRule="auto"/>
        <w:rPr>
          <w:b/>
          <w:bCs/>
          <w:sz w:val="28"/>
          <w:szCs w:val="28"/>
        </w:rPr>
      </w:pPr>
    </w:p>
    <w:p w14:paraId="2C99CFF7" w14:textId="77777777" w:rsidR="00036F72" w:rsidRDefault="00036F72" w:rsidP="00437C28">
      <w:pPr>
        <w:spacing w:line="480" w:lineRule="auto"/>
        <w:rPr>
          <w:b/>
          <w:bCs/>
          <w:sz w:val="28"/>
          <w:szCs w:val="28"/>
        </w:rPr>
      </w:pPr>
    </w:p>
    <w:p w14:paraId="641DBFCF" w14:textId="77777777" w:rsidR="00036F72" w:rsidRDefault="00036F72" w:rsidP="00437C28">
      <w:pPr>
        <w:spacing w:line="480" w:lineRule="auto"/>
        <w:rPr>
          <w:b/>
          <w:bCs/>
          <w:sz w:val="28"/>
          <w:szCs w:val="28"/>
        </w:rPr>
      </w:pPr>
    </w:p>
    <w:p w14:paraId="105F20D5" w14:textId="77777777" w:rsidR="00036F72" w:rsidRDefault="00036F72" w:rsidP="00437C28">
      <w:pPr>
        <w:spacing w:line="480" w:lineRule="auto"/>
        <w:rPr>
          <w:b/>
          <w:bCs/>
          <w:sz w:val="28"/>
          <w:szCs w:val="28"/>
        </w:rPr>
      </w:pPr>
    </w:p>
    <w:p w14:paraId="10CDB639" w14:textId="77777777" w:rsidR="00036F72" w:rsidRDefault="00036F72" w:rsidP="00437C28">
      <w:pPr>
        <w:spacing w:line="480" w:lineRule="auto"/>
        <w:rPr>
          <w:b/>
          <w:bCs/>
          <w:sz w:val="28"/>
          <w:szCs w:val="28"/>
        </w:rPr>
      </w:pPr>
    </w:p>
    <w:p w14:paraId="75039BAE" w14:textId="77777777" w:rsidR="00036F72" w:rsidRDefault="00036F72" w:rsidP="00437C28">
      <w:pPr>
        <w:spacing w:line="480" w:lineRule="auto"/>
        <w:rPr>
          <w:b/>
          <w:bCs/>
          <w:sz w:val="28"/>
          <w:szCs w:val="28"/>
        </w:rPr>
      </w:pPr>
    </w:p>
    <w:p w14:paraId="087F9728" w14:textId="77777777" w:rsidR="00036F72" w:rsidRDefault="00036F72" w:rsidP="00437C28">
      <w:pPr>
        <w:spacing w:line="480" w:lineRule="auto"/>
        <w:rPr>
          <w:b/>
          <w:bCs/>
          <w:sz w:val="28"/>
          <w:szCs w:val="28"/>
        </w:rPr>
      </w:pPr>
    </w:p>
    <w:p w14:paraId="5BC982BE" w14:textId="4C4B86CF" w:rsidR="006C5F9C" w:rsidRPr="00057254" w:rsidRDefault="002A5DE2" w:rsidP="00437C28">
      <w:pPr>
        <w:spacing w:line="480" w:lineRule="auto"/>
        <w:rPr>
          <w:b/>
          <w:bCs/>
          <w:sz w:val="28"/>
          <w:szCs w:val="28"/>
        </w:rPr>
      </w:pPr>
      <w:r w:rsidRPr="00057254">
        <w:rPr>
          <w:b/>
          <w:bCs/>
          <w:sz w:val="28"/>
          <w:szCs w:val="28"/>
        </w:rPr>
        <w:lastRenderedPageBreak/>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4D715575" w:rsidR="005A0CFE" w:rsidRPr="00057254" w:rsidRDefault="006953A3" w:rsidP="004A7914">
      <w:pPr>
        <w:spacing w:before="240" w:line="480" w:lineRule="auto"/>
      </w:pPr>
      <w:r w:rsidRPr="006953A3">
        <w:t>Social</w:t>
      </w:r>
      <w:r w:rsidR="003E3429" w:rsidRPr="00057254">
        <w:t xml:space="preserve"> 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we find that the impact</w:t>
      </w:r>
      <w:r w:rsidR="003E3429" w:rsidRPr="00057254">
        <w:t xml:space="preserve"> of social capital on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69B5372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establishmen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56BB8A6"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 xml:space="preserve">the health of democracy as voters across the democratic world increasingly turn to populist and/or anti-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76F571FD"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establishment</w:t>
      </w:r>
      <w:r w:rsidR="00AB5846" w:rsidRPr="00057254">
        <w:t xml:space="preserve"> narratives in </w:t>
      </w:r>
      <w:r w:rsidRPr="00CA03AB">
        <w:t>specific</w:t>
      </w:r>
      <w:r w:rsidR="00AB5846" w:rsidRPr="00057254">
        <w:t xml:space="preserve"> settings.</w:t>
      </w:r>
      <w:r w:rsidRPr="00CA03AB">
        <w:t xml:space="preserve">  </w:t>
      </w:r>
    </w:p>
    <w:p w14:paraId="036A8FCA" w14:textId="2B67559B"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lastRenderedPageBreak/>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25F781DA"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it is not all dimensions of social capital</w:t>
      </w:r>
      <w:r w:rsidR="003A2550" w:rsidRPr="00CA03AB">
        <w:t xml:space="preserve"> that predispose a community to</w:t>
      </w:r>
      <w:r w:rsidR="00402B05" w:rsidRPr="00057254">
        <w:t xml:space="preserve"> antisystem political action</w:t>
      </w:r>
      <w:r w:rsidR="003A2550" w:rsidRPr="00CA03AB">
        <w:t>, but rather the presence of local, homogeneous networks</w:t>
      </w:r>
      <w:r w:rsidR="00402B05" w:rsidRPr="00057254">
        <w:t>.</w:t>
      </w:r>
    </w:p>
    <w:p w14:paraId="55CA2F07" w14:textId="16EC2D13" w:rsidR="0044417F" w:rsidRPr="00057254" w:rsidRDefault="007618B3" w:rsidP="00324405">
      <w:pPr>
        <w:spacing w:line="480" w:lineRule="auto"/>
        <w:ind w:firstLine="357"/>
      </w:pPr>
      <w:r w:rsidRPr="00CA03AB">
        <w:t>Th</w:t>
      </w:r>
      <w:r w:rsidR="00185545" w:rsidRPr="00CA03AB">
        <w:t>e</w:t>
      </w:r>
      <w:r w:rsidR="0044417F" w:rsidRPr="00057254">
        <w:t xml:space="preserve"> article </w:t>
      </w:r>
      <w:r w:rsidRPr="00CA03AB">
        <w:t>proceeds</w:t>
      </w:r>
      <w:r w:rsidR="0044417F" w:rsidRPr="00057254">
        <w:t xml:space="preserve"> as follows: </w:t>
      </w:r>
      <w:r w:rsidR="003A2550" w:rsidRPr="00CA03AB">
        <w:t>first,</w:t>
      </w:r>
      <w:r w:rsidR="00185545" w:rsidRPr="00CA03AB">
        <w:t xml:space="preserve"> we examine </w:t>
      </w:r>
      <w:r w:rsidRPr="00CA03AB">
        <w:t xml:space="preserve">the </w:t>
      </w:r>
      <w:r w:rsidR="003A2550" w:rsidRPr="00CA03AB">
        <w:t>relationship</w:t>
      </w:r>
      <w:r w:rsidR="0044417F" w:rsidRPr="00057254">
        <w:t xml:space="preserve"> between social capital and </w:t>
      </w:r>
      <w:r w:rsidR="006301C0">
        <w:t>antisystem</w:t>
      </w:r>
      <w:r w:rsidR="0044417F" w:rsidRPr="00057254">
        <w:t xml:space="preserve"> stances, followed by </w:t>
      </w:r>
      <w:r w:rsidR="003A2550" w:rsidRPr="00CA03AB">
        <w:t>a discussion on the multidimensional nature</w:t>
      </w:r>
      <w:r w:rsidR="0044417F" w:rsidRPr="00057254">
        <w:t xml:space="preserve"> of social </w:t>
      </w:r>
      <w:r w:rsidR="003A2550" w:rsidRPr="00CA03AB">
        <w:t>capital</w:t>
      </w:r>
      <w:r w:rsidRPr="00CA03AB">
        <w:t>. The</w:t>
      </w:r>
      <w:r w:rsidR="0044417F" w:rsidRPr="00057254">
        <w:t xml:space="preserve"> methodology section </w:t>
      </w:r>
      <w:r w:rsidR="003A2550" w:rsidRPr="00CA03AB">
        <w:t xml:space="preserve">then </w:t>
      </w:r>
      <w:r w:rsidR="0044417F" w:rsidRPr="00057254">
        <w:t xml:space="preserve">elaborates on the data and measures </w:t>
      </w:r>
      <w:r w:rsidR="003A2550" w:rsidRPr="00CA03AB">
        <w:t>employed</w:t>
      </w:r>
      <w:r w:rsidR="0044417F" w:rsidRPr="00057254">
        <w:t>, outlining the analytical strategy</w:t>
      </w:r>
      <w:r w:rsidR="003A2550" w:rsidRPr="00CA03AB">
        <w:t xml:space="preserve"> adopted. Subsequently,</w:t>
      </w:r>
      <w:r w:rsidR="00185545" w:rsidRPr="00CA03AB">
        <w:t xml:space="preserve"> we present and discuss</w:t>
      </w:r>
      <w:r w:rsidR="0044417F" w:rsidRPr="00057254">
        <w:t xml:space="preserve"> the results </w:t>
      </w:r>
      <w:r w:rsidR="00185545" w:rsidRPr="00CA03AB">
        <w:t>of the empirical analysis</w:t>
      </w:r>
      <w:r w:rsidR="0044417F" w:rsidRPr="00057254">
        <w:t xml:space="preserve">, culminating in a conclusion that </w:t>
      </w:r>
      <w:r w:rsidR="00185545" w:rsidRPr="00CA03AB">
        <w:t>considers</w:t>
      </w:r>
      <w:r w:rsidR="0044417F" w:rsidRPr="00057254">
        <w:t xml:space="preserve"> future research avenues and acknowledges the study's limitations.</w:t>
      </w:r>
      <w:r w:rsidR="00185545" w:rsidRPr="00CA03AB">
        <w:t xml:space="preserve"> </w:t>
      </w:r>
    </w:p>
    <w:p w14:paraId="0E939459" w14:textId="364BF8AC" w:rsidR="003A2550" w:rsidRPr="00057254" w:rsidDel="000C5163"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 xml:space="preserve">distinguishing between bonding and </w:t>
      </w:r>
      <w:r w:rsidR="00B74273" w:rsidRPr="00057254">
        <w:lastRenderedPageBreak/>
        <w:t>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w:t>
      </w:r>
      <w:r w:rsidRPr="003A2550">
        <w:lastRenderedPageBreak/>
        <w:t>emerging from social structure, “made up of social obligations ('connections’), which is 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7DC140" w:rsidR="006572CF" w:rsidRPr="00057254" w:rsidRDefault="00035337" w:rsidP="00324405">
      <w:pPr>
        <w:spacing w:line="480" w:lineRule="auto"/>
        <w:ind w:firstLine="360"/>
      </w:pPr>
      <w:r w:rsidRPr="00057254">
        <w:t>Coleman</w:t>
      </w:r>
      <w:r w:rsidR="000C6F06">
        <w:t xml:space="preserve"> </w:t>
      </w:r>
      <w:r w:rsidR="000C6F06">
        <w:fldChar w:fldCharType="begin"/>
      </w:r>
      <w:r w:rsidR="000C6F06">
        <w:instrText xml:space="preserve"> ADDIN ZOTERO_ITEM CSL_CITATION {"citationID":"LHvcrQjO","properties":{"formattedCitation":"(Coleman, 1988)","plainCitation":"(Coleman, 1988)","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lastRenderedPageBreak/>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 - 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21698AC3"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0C6F06">
        <w:instrText xml:space="preserve"> ADDIN ZOTERO_ITEM CSL_CITATION {"citationID":"FTCoYe3Q","properties":{"formattedCitation":"(Wellman et al., 2001, 2003)","plainCitation":"(Wellman et al., 2001, 2003)","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727C580E"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w:t>
      </w:r>
      <w:r w:rsidR="007618B3">
        <w:lastRenderedPageBreak/>
        <w:t>Bonding social capital exists within a specific</w:t>
      </w:r>
      <w:r w:rsidR="00A253FF">
        <w:t>, relatively homogenous,</w:t>
      </w:r>
      <w:r w:rsidR="007618B3">
        <w:t xml:space="preserve"> group or community, 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B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071D7A63"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or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3BCB6F6C"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In their analysis</w:t>
      </w:r>
      <w:r w:rsidR="007618B3">
        <w:t xml:space="preserve"> of Switzerland, </w:t>
      </w:r>
      <w:r w:rsidRPr="003A2550">
        <w:t>they</w:t>
      </w:r>
      <w:r w:rsidR="007618B3">
        <w:t xml:space="preserve"> conclud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274FEF48"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establishment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establishment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32D5EF1E"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3E88CAF"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lastRenderedPageBreak/>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26927357"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 This variable has been utilised in previous studies</w:t>
      </w:r>
      <w:r>
        <w:t xml:space="preserve"> </w:t>
      </w:r>
      <w:r>
        <w:lastRenderedPageBreak/>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51668280" w14:textId="25B83133" w:rsidR="00912227" w:rsidRPr="00057254" w:rsidRDefault="00912227" w:rsidP="000F4394">
      <w:pPr>
        <w:spacing w:before="240" w:line="480" w:lineRule="auto"/>
      </w:pPr>
      <w:r w:rsidRPr="00057254">
        <w:rPr>
          <w:b/>
          <w:bCs/>
        </w:rPr>
        <w:t>Figure 1.</w:t>
      </w:r>
      <w:r w:rsidRPr="00057254">
        <w:t xml:space="preserve"> US Presidential Elections 2016 (county level)</w:t>
      </w:r>
    </w:p>
    <w:p w14:paraId="6E5849D1" w14:textId="4C0E5B27" w:rsidR="000F4394" w:rsidRPr="00057254" w:rsidRDefault="007F7FCB" w:rsidP="000F4394">
      <w:pPr>
        <w:spacing w:line="480" w:lineRule="auto"/>
        <w:jc w:val="center"/>
      </w:pPr>
      <w:r>
        <w:rPr>
          <w:noProof/>
          <w14:ligatures w14:val="standardContextual"/>
        </w:rPr>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03D19D41" w14:textId="76349D0C" w:rsidR="009F02D4" w:rsidRPr="00057254" w:rsidRDefault="009F02D4" w:rsidP="009F02D4">
      <w:pPr>
        <w:spacing w:line="480" w:lineRule="auto"/>
      </w:pPr>
      <w:r w:rsidRPr="00057254">
        <w:rPr>
          <w:sz w:val="22"/>
          <w:szCs w:val="22"/>
        </w:rPr>
        <w:t>Source: Own Elaboration, based on Rodriguez-Pose et al 2021</w:t>
      </w:r>
      <w:r w:rsidR="002640F0">
        <w:rPr>
          <w:sz w:val="22"/>
          <w:szCs w:val="22"/>
        </w:rPr>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5C47D6C1" w14:textId="77777777" w:rsidR="00036F72" w:rsidRDefault="00036F72" w:rsidP="000F4394">
      <w:pPr>
        <w:spacing w:before="240" w:line="480" w:lineRule="auto"/>
        <w:rPr>
          <w:b/>
          <w:bCs/>
        </w:rPr>
      </w:pPr>
    </w:p>
    <w:p w14:paraId="136D803C" w14:textId="75B22D2B" w:rsidR="00912227" w:rsidRPr="00057254" w:rsidRDefault="00912227" w:rsidP="000F4394">
      <w:pPr>
        <w:spacing w:before="240" w:line="480" w:lineRule="auto"/>
      </w:pPr>
      <w:r w:rsidRPr="00057254">
        <w:rPr>
          <w:b/>
          <w:bCs/>
        </w:rPr>
        <w:lastRenderedPageBreak/>
        <w:t>Figure 2.</w:t>
      </w:r>
      <w:r w:rsidRPr="00057254">
        <w:t xml:space="preserve"> Histograms of US Presidential Elections 2016 and 2020 (county level)</w:t>
      </w:r>
    </w:p>
    <w:p w14:paraId="6ADD389D" w14:textId="461362E6" w:rsidR="00912227" w:rsidRPr="00057254" w:rsidRDefault="007F7FCB" w:rsidP="00437C28">
      <w:pPr>
        <w:spacing w:line="480" w:lineRule="auto"/>
        <w:jc w:val="center"/>
      </w:pPr>
      <w:r>
        <w:rPr>
          <w:noProof/>
          <w14:ligatures w14:val="standardContextual"/>
        </w:rPr>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2202BAE0" w14:textId="3F434FC5" w:rsidR="00143983" w:rsidRPr="00057254" w:rsidRDefault="00AD22B1" w:rsidP="00437C28">
      <w:pPr>
        <w:spacing w:line="480" w:lineRule="auto"/>
        <w:rPr>
          <w:sz w:val="22"/>
          <w:szCs w:val="22"/>
        </w:rPr>
      </w:pPr>
      <w:r w:rsidRPr="00057254">
        <w:rPr>
          <w:sz w:val="22"/>
          <w:szCs w:val="22"/>
        </w:rPr>
        <w:t>Source: Own Elaboration.</w:t>
      </w:r>
    </w:p>
    <w:p w14:paraId="077346AF" w14:textId="45C48970" w:rsidR="00054F0E" w:rsidRPr="004A7914" w:rsidRDefault="001A2C1C" w:rsidP="000F4394">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4A9069A1"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41242F43" w14:textId="133AB45A" w:rsidR="006E09AD" w:rsidRPr="00057254" w:rsidRDefault="006E09AD" w:rsidP="008C79CB">
      <w:pPr>
        <w:spacing w:before="240" w:line="480" w:lineRule="auto"/>
      </w:pPr>
      <w:r w:rsidRPr="00057254">
        <w:rPr>
          <w:b/>
          <w:bCs/>
        </w:rPr>
        <w:lastRenderedPageBreak/>
        <w:t>Figure 2</w:t>
      </w:r>
      <w:r w:rsidRPr="00057254">
        <w:t xml:space="preserve"> </w:t>
      </w:r>
      <w:r w:rsidR="00CA382A" w:rsidRPr="00057254">
        <w:t>Civic Engagement</w:t>
      </w:r>
      <w:r w:rsidRPr="00057254">
        <w:t xml:space="preserve"> Dimension</w:t>
      </w:r>
    </w:p>
    <w:p w14:paraId="7484B427" w14:textId="44439D7C" w:rsidR="00CA382A" w:rsidRPr="00057254" w:rsidRDefault="0023494B" w:rsidP="00172ED9">
      <w:pPr>
        <w:spacing w:line="480" w:lineRule="auto"/>
        <w:jc w:val="center"/>
      </w:pPr>
      <w:r>
        <w:rPr>
          <w:noProof/>
          <w14:ligatures w14:val="standardContextual"/>
        </w:rPr>
        <w:drawing>
          <wp:inline distT="0" distB="0" distL="0" distR="0" wp14:anchorId="70FD69CC" wp14:editId="1C032050">
            <wp:extent cx="5400000" cy="5400000"/>
            <wp:effectExtent l="0" t="0" r="0" b="0"/>
            <wp:docPr id="2026711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11879" name="Picture 20267118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34E7AA79" w14:textId="693B5AD0" w:rsidR="000A72D3" w:rsidRPr="00057254" w:rsidRDefault="000A72D3" w:rsidP="00437C28">
      <w:pPr>
        <w:spacing w:line="480" w:lineRule="auto"/>
        <w:rPr>
          <w:sz w:val="22"/>
          <w:szCs w:val="22"/>
        </w:rPr>
      </w:pPr>
      <w:r w:rsidRPr="00057254">
        <w:rPr>
          <w:sz w:val="22"/>
          <w:szCs w:val="22"/>
        </w:rPr>
        <w:t>Source: Own elaboration with data collected from socialcapital.org (Chetty, 2022a; 2022b)</w:t>
      </w:r>
      <w:r w:rsidR="000A53D1">
        <w:rPr>
          <w:sz w:val="22"/>
          <w:szCs w:val="22"/>
        </w:rPr>
        <w:t>. See the text for details on the metrics used.</w:t>
      </w:r>
    </w:p>
    <w:p w14:paraId="1CAD88CD" w14:textId="1483984D" w:rsidR="008C79CB" w:rsidRPr="008C79CB" w:rsidRDefault="003E3A4F" w:rsidP="000F4394">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C0291D" w:rsidRPr="00C0291D">
        <w:rPr>
          <w:rFonts w:ascii="Times New Roman" w:hAnsi="Times New Roman" w:cs="Times New Roman"/>
          <w:bCs/>
        </w:rPr>
        <w:t xml:space="preserve">  </w:t>
      </w:r>
    </w:p>
    <w:p w14:paraId="13E46D75" w14:textId="019FDADF" w:rsidR="00CA382A" w:rsidRPr="00057254" w:rsidRDefault="006E09AD" w:rsidP="000F4394">
      <w:pPr>
        <w:spacing w:before="240" w:line="480" w:lineRule="auto"/>
      </w:pPr>
      <w:r w:rsidRPr="00057254">
        <w:rPr>
          <w:b/>
          <w:bCs/>
        </w:rPr>
        <w:lastRenderedPageBreak/>
        <w:t>Figure 3</w:t>
      </w:r>
      <w:r w:rsidRPr="00057254">
        <w:t xml:space="preserve"> Social Cohesion Dimension</w:t>
      </w:r>
    </w:p>
    <w:p w14:paraId="70C5C125" w14:textId="5ADBF15A" w:rsidR="006E09AD" w:rsidRPr="00057254" w:rsidRDefault="007F7FCB" w:rsidP="00172ED9">
      <w:pPr>
        <w:spacing w:line="480" w:lineRule="auto"/>
        <w:jc w:val="center"/>
      </w:pPr>
      <w:r>
        <w:rPr>
          <w:noProof/>
          <w14:ligatures w14:val="standardContextual"/>
        </w:rPr>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17F4AF14" w14:textId="7A24E42E" w:rsidR="00C0291D" w:rsidRPr="00057254" w:rsidRDefault="000A72D3" w:rsidP="00437C28">
      <w:pPr>
        <w:spacing w:line="480" w:lineRule="auto"/>
        <w:rPr>
          <w:sz w:val="22"/>
          <w:szCs w:val="22"/>
        </w:rPr>
      </w:pPr>
      <w:r w:rsidRPr="00057254">
        <w:rPr>
          <w:sz w:val="22"/>
          <w:szCs w:val="22"/>
        </w:rPr>
        <w:t>Source: Own elaboration with data collected from socialcapital.org (Chetty, 2022a; 2022b)</w:t>
      </w:r>
    </w:p>
    <w:p w14:paraId="178D3436" w14:textId="3BEBAEF7" w:rsidR="000A72D3" w:rsidRPr="004A7914" w:rsidRDefault="000A72D3" w:rsidP="004A7914">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C0291D" w:rsidRPr="00072935">
        <w:rPr>
          <w:rFonts w:ascii="Times New Roman" w:hAnsi="Times New Roman" w:cs="Times New Roman"/>
          <w:bCs/>
        </w:rPr>
        <w:t xml:space="preserve">  </w:t>
      </w:r>
    </w:p>
    <w:p w14:paraId="0143B4AA" w14:textId="77777777" w:rsidR="002640F0" w:rsidRDefault="002640F0" w:rsidP="000F4394">
      <w:pPr>
        <w:spacing w:before="240" w:line="480" w:lineRule="auto"/>
        <w:rPr>
          <w:b/>
          <w:bCs/>
        </w:rPr>
      </w:pPr>
    </w:p>
    <w:p w14:paraId="0DAAA518" w14:textId="77777777" w:rsidR="002640F0" w:rsidRDefault="002640F0" w:rsidP="000F4394">
      <w:pPr>
        <w:spacing w:before="240" w:line="480" w:lineRule="auto"/>
        <w:rPr>
          <w:b/>
          <w:bCs/>
        </w:rPr>
      </w:pPr>
    </w:p>
    <w:p w14:paraId="63D902E2" w14:textId="2BFFC162" w:rsidR="006E09AD" w:rsidRPr="00057254" w:rsidRDefault="006E09AD" w:rsidP="000F4394">
      <w:pPr>
        <w:spacing w:before="240" w:line="480" w:lineRule="auto"/>
      </w:pPr>
      <w:r w:rsidRPr="00057254">
        <w:rPr>
          <w:b/>
          <w:bCs/>
        </w:rPr>
        <w:lastRenderedPageBreak/>
        <w:t>Figure 4</w:t>
      </w:r>
      <w:r w:rsidRPr="00057254">
        <w:t xml:space="preserve"> Economic Connectedness Dimension</w:t>
      </w:r>
    </w:p>
    <w:p w14:paraId="2BEAF6A0" w14:textId="71396441" w:rsidR="00421D32" w:rsidRPr="00057254" w:rsidRDefault="007F7FCB" w:rsidP="00437C28">
      <w:pPr>
        <w:spacing w:line="480" w:lineRule="auto"/>
        <w:jc w:val="center"/>
      </w:pPr>
      <w:r>
        <w:rPr>
          <w:noProof/>
          <w14:ligatures w14:val="standardContextual"/>
        </w:rPr>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1FD415C7" w14:textId="77777777" w:rsidR="005E6CF3" w:rsidRPr="00057254" w:rsidRDefault="005E6CF3" w:rsidP="00437C28">
      <w:pPr>
        <w:spacing w:line="480" w:lineRule="auto"/>
        <w:rPr>
          <w:sz w:val="22"/>
          <w:szCs w:val="22"/>
        </w:rPr>
      </w:pPr>
      <w:r w:rsidRPr="00057254">
        <w:rPr>
          <w:sz w:val="22"/>
          <w:szCs w:val="22"/>
        </w:rPr>
        <w:t>Source: Own elaboration with data collected from socialcapital.org (Chetty, 2022a; 2022b)</w:t>
      </w:r>
    </w:p>
    <w:p w14:paraId="7A054372" w14:textId="12DB1D80" w:rsidR="00F22145" w:rsidRPr="00662C5C" w:rsidRDefault="009E41D9" w:rsidP="00662C5C">
      <w:pPr>
        <w:spacing w:before="240" w:line="480" w:lineRule="auto"/>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6740902D"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5 presents the correlation matrix for all the variables included in the models.</w:t>
      </w:r>
      <w:r w:rsidR="00072935" w:rsidRPr="00072935">
        <w:t xml:space="preserve">  </w:t>
      </w:r>
    </w:p>
    <w:p w14:paraId="3F17669A" w14:textId="0A57E671" w:rsidR="00C65F65" w:rsidRPr="00057254" w:rsidRDefault="00C65F65" w:rsidP="00057820">
      <w:pPr>
        <w:spacing w:before="240" w:line="480" w:lineRule="auto"/>
      </w:pPr>
      <w:r w:rsidRPr="00057254">
        <w:rPr>
          <w:b/>
          <w:bCs/>
        </w:rPr>
        <w:t xml:space="preserve">Figure 5 </w:t>
      </w:r>
      <w:r w:rsidRPr="00057254">
        <w:t>Correlation matrix (Pearson)</w:t>
      </w:r>
    </w:p>
    <w:p w14:paraId="0A9E4877" w14:textId="5A13B299" w:rsidR="00057820" w:rsidRPr="00057254"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3707962" w14:textId="754EA803" w:rsidR="00F22145" w:rsidRPr="00057254" w:rsidRDefault="00C65F65" w:rsidP="00437C28">
      <w:pPr>
        <w:spacing w:line="480" w:lineRule="auto"/>
        <w:rPr>
          <w:b/>
          <w:bCs/>
        </w:rPr>
      </w:pPr>
      <w:r w:rsidRPr="00057254">
        <w:rPr>
          <w:sz w:val="22"/>
          <w:szCs w:val="22"/>
        </w:rPr>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Pr="00057254"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lastRenderedPageBreak/>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27A1E034" w14:textId="257C1D80" w:rsidR="00F63ECD" w:rsidRPr="00057254" w:rsidRDefault="00F63ECD" w:rsidP="00057820">
      <w:pPr>
        <w:spacing w:before="240" w:line="480" w:lineRule="auto"/>
      </w:pPr>
      <w:r w:rsidRPr="00057254">
        <w:rPr>
          <w:b/>
          <w:bCs/>
        </w:rPr>
        <w:t xml:space="preserve">Figure 6 </w:t>
      </w:r>
      <w:r w:rsidRPr="00057254">
        <w:t xml:space="preserve">OLS regression for Trump’s </w:t>
      </w:r>
      <w:r w:rsidR="00287407">
        <w:t>m</w:t>
      </w:r>
      <w:r w:rsidRPr="00057254">
        <w:t xml:space="preserve">argin </w:t>
      </w:r>
      <w:r w:rsidR="00287407">
        <w:t>v</w:t>
      </w:r>
      <w:r w:rsidRPr="00057254">
        <w:t>otes for 2016</w:t>
      </w:r>
      <w:r w:rsidR="0004068C">
        <w:t xml:space="preserve"> and 2020</w:t>
      </w:r>
      <w:r w:rsidRPr="00057254">
        <w:t xml:space="preserve">, using </w:t>
      </w:r>
      <w:r w:rsidR="009A69C6">
        <w:t>a</w:t>
      </w:r>
      <w:r w:rsidRPr="00057254">
        <w:t xml:space="preserve"> </w:t>
      </w:r>
      <w:r w:rsidR="001A2C1C" w:rsidRPr="0004068C">
        <w:t>comprehensive</w:t>
      </w:r>
      <w:r w:rsidRPr="0004068C">
        <w:t xml:space="preserve"> measurement</w:t>
      </w:r>
      <w:r w:rsidRPr="00057254">
        <w:t xml:space="preserve"> of Social Capital</w:t>
      </w:r>
    </w:p>
    <w:p w14:paraId="30B4353C" w14:textId="77777777" w:rsidR="00F63ECD" w:rsidRPr="00057254" w:rsidRDefault="00F63ECD" w:rsidP="00437C28">
      <w:pPr>
        <w:spacing w:line="480" w:lineRule="auto"/>
        <w:rPr>
          <w:b/>
          <w:bCs/>
        </w:rPr>
      </w:pPr>
    </w:p>
    <w:p w14:paraId="58282B2C" w14:textId="7BEF3E75" w:rsidR="00421D32" w:rsidRPr="00057254" w:rsidRDefault="00B63131" w:rsidP="00437C28">
      <w:pPr>
        <w:spacing w:line="480" w:lineRule="auto"/>
        <w:jc w:val="center"/>
        <w:rPr>
          <w:b/>
          <w:bCs/>
        </w:rPr>
      </w:pPr>
      <w:r>
        <w:rPr>
          <w:b/>
          <w:bCs/>
          <w:noProof/>
          <w14:ligatures w14:val="standardContextual"/>
        </w:rPr>
        <w:drawing>
          <wp:inline distT="0" distB="0" distL="0" distR="0" wp14:anchorId="7FA8FA7B" wp14:editId="65CA2B3F">
            <wp:extent cx="2659123" cy="2160000"/>
            <wp:effectExtent l="0" t="0" r="0" b="0"/>
            <wp:docPr id="165036016"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6016" name="Picture 2" descr="A graph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659123" cy="2160000"/>
                    </a:xfrm>
                    <a:prstGeom prst="rect">
                      <a:avLst/>
                    </a:prstGeom>
                  </pic:spPr>
                </pic:pic>
              </a:graphicData>
            </a:graphic>
          </wp:inline>
        </w:drawing>
      </w:r>
      <w:r>
        <w:rPr>
          <w:b/>
          <w:bCs/>
        </w:rPr>
        <w:t xml:space="preserve">         </w:t>
      </w:r>
      <w:r>
        <w:rPr>
          <w:b/>
          <w:bCs/>
          <w:noProof/>
          <w14:ligatures w14:val="standardContextual"/>
        </w:rPr>
        <w:drawing>
          <wp:inline distT="0" distB="0" distL="0" distR="0" wp14:anchorId="20514817" wp14:editId="63C2EAE3">
            <wp:extent cx="2659124" cy="2160000"/>
            <wp:effectExtent l="0" t="0" r="0" b="0"/>
            <wp:docPr id="2105350008" name="Picture 3" descr="A graph of 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50008" name="Picture 3" descr="A graph of a graph with a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659124" cy="2160000"/>
                    </a:xfrm>
                    <a:prstGeom prst="rect">
                      <a:avLst/>
                    </a:prstGeom>
                  </pic:spPr>
                </pic:pic>
              </a:graphicData>
            </a:graphic>
          </wp:inline>
        </w:drawing>
      </w:r>
    </w:p>
    <w:p w14:paraId="3045BD87" w14:textId="44446297" w:rsidR="0042085F" w:rsidRPr="004A7914" w:rsidRDefault="00CF7948" w:rsidP="00B63131">
      <w:pPr>
        <w:spacing w:after="240" w:line="276" w:lineRule="auto"/>
        <w:rPr>
          <w:b/>
          <w:sz w:val="22"/>
        </w:rPr>
      </w:pPr>
      <w:r w:rsidRPr="00057254">
        <w:rPr>
          <w:sz w:val="22"/>
          <w:szCs w:val="22"/>
        </w:rPr>
        <w:t xml:space="preserve">Note: This plot exclusively displays the value for </w:t>
      </w:r>
      <w:r w:rsidR="009A69C6" w:rsidRPr="009A69C6">
        <w:rPr>
          <w:sz w:val="22"/>
          <w:szCs w:val="22"/>
        </w:rPr>
        <w:t>our</w:t>
      </w:r>
      <w:r w:rsidRPr="009A69C6">
        <w:rPr>
          <w:sz w:val="22"/>
          <w:szCs w:val="22"/>
        </w:rPr>
        <w:t xml:space="preserve"> </w:t>
      </w:r>
      <w:r w:rsidR="001A2C1C" w:rsidRPr="009A69C6">
        <w:rPr>
          <w:sz w:val="22"/>
          <w:szCs w:val="22"/>
        </w:rPr>
        <w:t>comprehensive</w:t>
      </w:r>
      <w:r w:rsidR="009A69C6" w:rsidRPr="009A69C6">
        <w:rPr>
          <w:sz w:val="22"/>
          <w:szCs w:val="22"/>
        </w:rPr>
        <w:t xml:space="preserve"> measure of</w:t>
      </w:r>
      <w:r w:rsidRPr="00057254">
        <w:rPr>
          <w:sz w:val="22"/>
          <w:szCs w:val="22"/>
        </w:rPr>
        <w:t xml:space="preserve"> social capital, yet it is important to acknowledge that the model incorporates all other control variables, including indicators of socioeconomic decline. </w:t>
      </w:r>
      <w:r w:rsidR="009A69C6" w:rsidRPr="009A69C6">
        <w:rPr>
          <w:sz w:val="22"/>
          <w:szCs w:val="22"/>
        </w:rPr>
        <w:t>The full set of</w:t>
      </w:r>
      <w:r w:rsidRPr="00057254">
        <w:rPr>
          <w:sz w:val="22"/>
          <w:szCs w:val="22"/>
        </w:rPr>
        <w:t xml:space="preserve"> results are </w:t>
      </w:r>
      <w:r w:rsidR="009A69C6" w:rsidRPr="009A69C6">
        <w:rPr>
          <w:sz w:val="22"/>
          <w:szCs w:val="22"/>
        </w:rPr>
        <w:t>presented</w:t>
      </w:r>
      <w:r w:rsidRPr="00057254">
        <w:rPr>
          <w:sz w:val="22"/>
          <w:szCs w:val="22"/>
        </w:rPr>
        <w:t xml:space="preserve"> in Appendix 1</w:t>
      </w:r>
      <w:r w:rsidR="0088529C">
        <w:rPr>
          <w:sz w:val="22"/>
          <w:szCs w:val="22"/>
        </w:rPr>
        <w:t xml:space="preserve"> and 2</w:t>
      </w:r>
      <w:r w:rsidRPr="00057254">
        <w:rPr>
          <w:sz w:val="22"/>
          <w:szCs w:val="22"/>
        </w:rPr>
        <w:t>.</w:t>
      </w:r>
    </w:p>
    <w:p w14:paraId="1869E4C8" w14:textId="5CE143C2" w:rsidR="009A69C6" w:rsidRDefault="00654517" w:rsidP="00654517">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Table 1 </w:t>
      </w:r>
      <w:r>
        <w:t xml:space="preserve">and Table 2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beyond the traditional support for the Republican Party, </w:t>
      </w:r>
      <w:r w:rsidR="001D3683" w:rsidRPr="00057254">
        <w:t>yet they do so differently.</w:t>
      </w:r>
    </w:p>
    <w:p w14:paraId="16F8AA2F" w14:textId="4D128018" w:rsidR="00421D32" w:rsidRPr="00057254" w:rsidRDefault="007618B3" w:rsidP="004A7914">
      <w:pPr>
        <w:spacing w:before="12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a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43682332" w14:textId="79C17105" w:rsidR="002552E0" w:rsidRPr="00057254" w:rsidRDefault="002552E0" w:rsidP="00057820">
      <w:pPr>
        <w:spacing w:before="240" w:line="480" w:lineRule="auto"/>
      </w:pPr>
      <w:r w:rsidRPr="00057254">
        <w:rPr>
          <w:b/>
          <w:bCs/>
        </w:rPr>
        <w:t xml:space="preserve">Table </w:t>
      </w:r>
      <w:r w:rsidR="00F63ECD" w:rsidRPr="00057254">
        <w:rPr>
          <w:b/>
          <w:bCs/>
        </w:rPr>
        <w:t>1</w:t>
      </w:r>
      <w:r w:rsidRPr="00057254">
        <w:rPr>
          <w:b/>
          <w:bCs/>
        </w:rPr>
        <w:t xml:space="preserve"> </w:t>
      </w:r>
      <w:r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63FE6" w:rsidRPr="002640F0" w14:paraId="47682AFA"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tcPr>
          <w:p w14:paraId="22794DFB" w14:textId="77777777" w:rsidR="00B11BA8" w:rsidRPr="00057254" w:rsidRDefault="00B11BA8" w:rsidP="00963FE6">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7499FB9" w14:textId="55DB827B" w:rsidR="00B11BA8" w:rsidRPr="002640F0" w:rsidRDefault="00B11BA8" w:rsidP="00963FE6">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F53C420" w14:textId="6C252431" w:rsidR="00B11BA8" w:rsidRPr="002640F0" w:rsidRDefault="00B11BA8" w:rsidP="00963FE6">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3B97BE31" w14:textId="3ED0D8D5" w:rsidR="00B11BA8" w:rsidRPr="002640F0" w:rsidRDefault="00B11BA8" w:rsidP="00963FE6">
            <w:pPr>
              <w:spacing w:line="360" w:lineRule="auto"/>
              <w:rPr>
                <w:color w:val="000000"/>
                <w:sz w:val="20"/>
                <w:szCs w:val="20"/>
              </w:rPr>
            </w:pPr>
            <w:r w:rsidRPr="002640F0">
              <w:rPr>
                <w:color w:val="000000"/>
                <w:sz w:val="20"/>
                <w:szCs w:val="20"/>
              </w:rPr>
              <w:t>Ec</w:t>
            </w:r>
            <w:r w:rsidR="00963FE6" w:rsidRPr="002640F0">
              <w:rPr>
                <w:color w:val="000000"/>
                <w:sz w:val="20"/>
                <w:szCs w:val="20"/>
              </w:rPr>
              <w:t>.</w:t>
            </w:r>
            <w:r w:rsidRPr="002640F0">
              <w:rPr>
                <w:color w:val="000000"/>
                <w:sz w:val="20"/>
                <w:szCs w:val="20"/>
              </w:rPr>
              <w:t xml:space="preserve"> </w:t>
            </w:r>
            <w:r w:rsidR="00963FE6" w:rsidRPr="002640F0">
              <w:rPr>
                <w:color w:val="000000"/>
                <w:sz w:val="20"/>
                <w:szCs w:val="20"/>
              </w:rPr>
              <w:t>C</w:t>
            </w:r>
            <w:r w:rsidRPr="002640F0">
              <w:rPr>
                <w:color w:val="000000"/>
                <w:sz w:val="20"/>
                <w:szCs w:val="20"/>
              </w:rPr>
              <w:t>onnected</w:t>
            </w:r>
            <w:r w:rsidR="00963FE6" w:rsidRPr="002640F0">
              <w:rPr>
                <w:color w:val="000000"/>
                <w:sz w:val="20"/>
                <w:szCs w:val="20"/>
              </w:rPr>
              <w:t>.</w:t>
            </w:r>
          </w:p>
        </w:tc>
      </w:tr>
      <w:tr w:rsidR="00963FE6" w:rsidRPr="002640F0" w14:paraId="3DE8F9B4"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412D9EC5"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30B35A" w14:textId="5236F292" w:rsidR="00461E9A" w:rsidRPr="002640F0" w:rsidRDefault="00461E9A" w:rsidP="00963FE6">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7D5D379E" w14:textId="2FF7D9EA" w:rsidR="00461E9A" w:rsidRPr="002640F0" w:rsidRDefault="00461E9A" w:rsidP="00963FE6">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2BA3E0" w14:textId="77777777" w:rsidR="00461E9A" w:rsidRPr="002640F0" w:rsidRDefault="00461E9A" w:rsidP="00963FE6">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13AD5C4" w14:textId="77777777" w:rsidR="00461E9A" w:rsidRPr="002640F0" w:rsidRDefault="00461E9A" w:rsidP="00963FE6">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392790C0" w14:textId="6EC3C64A" w:rsidR="00461E9A" w:rsidRPr="002640F0" w:rsidRDefault="00F22145" w:rsidP="00963FE6">
            <w:pPr>
              <w:spacing w:line="360" w:lineRule="auto"/>
              <w:rPr>
                <w:color w:val="000000"/>
                <w:sz w:val="20"/>
                <w:szCs w:val="20"/>
              </w:rPr>
            </w:pPr>
            <w:r w:rsidRPr="002640F0">
              <w:rPr>
                <w:color w:val="000000"/>
                <w:sz w:val="20"/>
                <w:szCs w:val="20"/>
              </w:rPr>
              <w:t>Soc</w:t>
            </w:r>
            <w:r w:rsidR="00461E9A" w:rsidRPr="002640F0">
              <w:rPr>
                <w:color w:val="000000"/>
                <w:sz w:val="20"/>
                <w:szCs w:val="20"/>
              </w:rPr>
              <w:t>. Con.</w:t>
            </w:r>
          </w:p>
        </w:tc>
      </w:tr>
      <w:tr w:rsidR="00963FE6" w:rsidRPr="002640F0" w14:paraId="5FBF9E69"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DC05412" w14:textId="77777777" w:rsidR="00461E9A" w:rsidRPr="002640F0" w:rsidRDefault="00461E9A" w:rsidP="00963FE6">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4665FCAC" w14:textId="701A5F0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9B2CEC" w14:textId="0E3EEB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9173CCA" w14:textId="238FFFF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B83F02B" w14:textId="32850E34" w:rsidR="00461E9A" w:rsidRPr="002640F0" w:rsidRDefault="00461E9A" w:rsidP="00963FE6">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2FA172D8" w14:textId="1E419A0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70FBEE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2D091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C2CD96" w14:textId="76B7BFBE"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55D49A" w14:textId="1EDA519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C9DB01" w14:textId="665BB4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8E3A501" w14:textId="357EA97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03E09EF" w14:textId="55BEBE1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409BD7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621AD29F" w14:textId="77777777" w:rsidR="00461E9A" w:rsidRPr="002640F0" w:rsidRDefault="00461E9A" w:rsidP="00963FE6">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3A0F02EA" w14:textId="3255887C" w:rsidR="00461E9A" w:rsidRPr="002640F0" w:rsidRDefault="00461E9A" w:rsidP="00963FE6">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6CEFAD16" w14:textId="3879195F" w:rsidR="00461E9A" w:rsidRPr="002640F0" w:rsidRDefault="00461E9A" w:rsidP="00963FE6">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41D01C47" w14:textId="6730D8B3" w:rsidR="00461E9A" w:rsidRPr="002640F0" w:rsidRDefault="00461E9A" w:rsidP="00963FE6">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7D9B039" w14:textId="1919EA9E" w:rsidR="00461E9A" w:rsidRPr="002640F0" w:rsidRDefault="00461E9A" w:rsidP="00963FE6">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54A7225" w14:textId="118F06AC" w:rsidR="00461E9A" w:rsidRPr="002640F0" w:rsidRDefault="00461E9A" w:rsidP="00963FE6">
            <w:pPr>
              <w:spacing w:line="360" w:lineRule="auto"/>
              <w:rPr>
                <w:color w:val="000000"/>
                <w:sz w:val="20"/>
                <w:szCs w:val="20"/>
              </w:rPr>
            </w:pPr>
            <w:r w:rsidRPr="002640F0">
              <w:rPr>
                <w:color w:val="000000"/>
                <w:sz w:val="20"/>
                <w:szCs w:val="20"/>
              </w:rPr>
              <w:t>-0.064**</w:t>
            </w:r>
          </w:p>
        </w:tc>
      </w:tr>
      <w:tr w:rsidR="00963FE6" w:rsidRPr="002640F0" w14:paraId="130FCA3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B5AD9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8D2026D" w14:textId="1661C7E7"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BB3F7D3" w14:textId="18CF3398"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3237269B" w14:textId="57F62D68" w:rsidR="00461E9A" w:rsidRPr="002640F0" w:rsidRDefault="00461E9A" w:rsidP="00963FE6">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08D0D0B1" w14:textId="4F6D90FB"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4DE2DB9C" w14:textId="40EB1A30" w:rsidR="00461E9A" w:rsidRPr="002640F0" w:rsidRDefault="00461E9A" w:rsidP="00963FE6">
            <w:pPr>
              <w:spacing w:line="360" w:lineRule="auto"/>
              <w:rPr>
                <w:color w:val="000000"/>
                <w:sz w:val="20"/>
                <w:szCs w:val="20"/>
              </w:rPr>
            </w:pPr>
            <w:r w:rsidRPr="002640F0">
              <w:rPr>
                <w:color w:val="000000"/>
                <w:sz w:val="20"/>
                <w:szCs w:val="20"/>
              </w:rPr>
              <w:t>(0.025)</w:t>
            </w:r>
          </w:p>
        </w:tc>
      </w:tr>
      <w:tr w:rsidR="00963FE6" w:rsidRPr="002640F0" w14:paraId="297B165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FCC5719" w14:textId="77777777" w:rsidR="00461E9A" w:rsidRPr="002640F0" w:rsidRDefault="00461E9A" w:rsidP="00963FE6">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3D3634BF" w14:textId="63721D7B" w:rsidR="00461E9A" w:rsidRPr="002640F0" w:rsidRDefault="00461E9A" w:rsidP="00963FE6">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639254FB" w14:textId="0A0FDAAA" w:rsidR="00461E9A" w:rsidRPr="002640F0" w:rsidRDefault="00461E9A" w:rsidP="00963FE6">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FD319F7" w14:textId="1A38DB94" w:rsidR="00461E9A" w:rsidRPr="002640F0" w:rsidRDefault="00461E9A" w:rsidP="00963FE6">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60981170" w14:textId="395FD76F" w:rsidR="00461E9A" w:rsidRPr="002640F0" w:rsidRDefault="00461E9A" w:rsidP="00963FE6">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44E1E781" w14:textId="16588393" w:rsidR="00461E9A" w:rsidRPr="002640F0" w:rsidRDefault="00461E9A" w:rsidP="00963FE6">
            <w:pPr>
              <w:spacing w:line="360" w:lineRule="auto"/>
              <w:rPr>
                <w:color w:val="000000"/>
                <w:sz w:val="20"/>
                <w:szCs w:val="20"/>
              </w:rPr>
            </w:pPr>
            <w:r w:rsidRPr="002640F0">
              <w:rPr>
                <w:color w:val="000000"/>
                <w:sz w:val="20"/>
                <w:szCs w:val="20"/>
              </w:rPr>
              <w:t>-0.739***</w:t>
            </w:r>
          </w:p>
        </w:tc>
      </w:tr>
      <w:tr w:rsidR="00963FE6" w:rsidRPr="002640F0" w14:paraId="3A366FA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21485E1"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8610220" w14:textId="39B25586"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C9B42FD" w14:textId="0BF3F507"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4B65DB0C" w14:textId="124C8CB8" w:rsidR="00461E9A" w:rsidRPr="002640F0" w:rsidRDefault="00461E9A" w:rsidP="00963FE6">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1D912DDC" w14:textId="6CC36B1F" w:rsidR="00461E9A" w:rsidRPr="002640F0" w:rsidRDefault="00461E9A" w:rsidP="00963FE6">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659903DF" w14:textId="5CBC539A" w:rsidR="00461E9A" w:rsidRPr="002640F0" w:rsidRDefault="00461E9A" w:rsidP="00963FE6">
            <w:pPr>
              <w:spacing w:line="360" w:lineRule="auto"/>
              <w:rPr>
                <w:color w:val="000000"/>
                <w:sz w:val="20"/>
                <w:szCs w:val="20"/>
              </w:rPr>
            </w:pPr>
            <w:r w:rsidRPr="002640F0">
              <w:rPr>
                <w:color w:val="000000"/>
                <w:sz w:val="20"/>
                <w:szCs w:val="20"/>
              </w:rPr>
              <w:t>(0.133)</w:t>
            </w:r>
          </w:p>
        </w:tc>
      </w:tr>
      <w:tr w:rsidR="00963FE6" w:rsidRPr="002640F0" w14:paraId="25E84FF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6569B9" w14:textId="7696F535" w:rsidR="00461E9A" w:rsidRPr="002640F0" w:rsidRDefault="00461E9A" w:rsidP="00963FE6">
            <w:pPr>
              <w:spacing w:line="360" w:lineRule="auto"/>
              <w:rPr>
                <w:color w:val="000000"/>
                <w:sz w:val="20"/>
                <w:szCs w:val="20"/>
              </w:rPr>
            </w:pPr>
            <w:r w:rsidRPr="002640F0">
              <w:rPr>
                <w:color w:val="000000"/>
                <w:sz w:val="20"/>
                <w:szCs w:val="20"/>
              </w:rPr>
              <w:t>Social Capital</w:t>
            </w:r>
            <w:r w:rsidR="005F46FA" w:rsidRPr="002640F0">
              <w:rPr>
                <w:color w:val="000000"/>
                <w:sz w:val="20"/>
                <w:szCs w:val="20"/>
              </w:rPr>
              <w:t xml:space="preserve"> Community</w:t>
            </w:r>
          </w:p>
        </w:tc>
        <w:tc>
          <w:tcPr>
            <w:tcW w:w="0" w:type="auto"/>
            <w:tcBorders>
              <w:top w:val="nil"/>
              <w:left w:val="nil"/>
              <w:bottom w:val="nil"/>
              <w:right w:val="single" w:sz="4" w:space="0" w:color="auto"/>
            </w:tcBorders>
            <w:shd w:val="clear" w:color="auto" w:fill="auto"/>
            <w:noWrap/>
            <w:vAlign w:val="bottom"/>
            <w:hideMark/>
          </w:tcPr>
          <w:p w14:paraId="2E95D02D" w14:textId="20C44A70" w:rsidR="00461E9A" w:rsidRPr="002640F0" w:rsidRDefault="00461E9A" w:rsidP="00963FE6">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44600C63" w14:textId="1FD3CBEB" w:rsidR="00461E9A" w:rsidRPr="002640F0" w:rsidRDefault="00461E9A" w:rsidP="00963FE6">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33C81B17" w14:textId="1DBF1B0E" w:rsidR="00461E9A" w:rsidRPr="002640F0" w:rsidRDefault="00461E9A" w:rsidP="00963FE6">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1EC41521" w14:textId="1FF17269" w:rsidR="00461E9A" w:rsidRPr="002640F0" w:rsidRDefault="00461E9A" w:rsidP="00963FE6">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636B494F" w14:textId="1A20D1A9" w:rsidR="00461E9A" w:rsidRPr="002640F0" w:rsidRDefault="00461E9A" w:rsidP="00963FE6">
            <w:pPr>
              <w:spacing w:line="360" w:lineRule="auto"/>
              <w:rPr>
                <w:color w:val="000000"/>
                <w:sz w:val="20"/>
                <w:szCs w:val="20"/>
              </w:rPr>
            </w:pPr>
            <w:r w:rsidRPr="002640F0">
              <w:rPr>
                <w:color w:val="000000"/>
                <w:sz w:val="20"/>
                <w:szCs w:val="20"/>
              </w:rPr>
              <w:t>-0.096***</w:t>
            </w:r>
          </w:p>
        </w:tc>
      </w:tr>
      <w:tr w:rsidR="00963FE6" w:rsidRPr="002640F0" w14:paraId="7E1F9994"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517327"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BB7BA1" w14:textId="25685DB7" w:rsidR="00461E9A" w:rsidRPr="002640F0" w:rsidRDefault="00461E9A" w:rsidP="00963FE6">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2282AEE0" w14:textId="1B42BF6E"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0A7B839F" w14:textId="1F649389" w:rsidR="00461E9A" w:rsidRPr="002640F0" w:rsidRDefault="00461E9A" w:rsidP="00963FE6">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F751FBD" w14:textId="4C9F490F" w:rsidR="00461E9A" w:rsidRPr="002640F0" w:rsidRDefault="00461E9A" w:rsidP="00963FE6">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0B4F5940" w14:textId="781807DF" w:rsidR="00461E9A" w:rsidRPr="002640F0" w:rsidRDefault="00461E9A" w:rsidP="00963FE6">
            <w:pPr>
              <w:spacing w:line="360" w:lineRule="auto"/>
              <w:rPr>
                <w:color w:val="000000"/>
                <w:sz w:val="20"/>
                <w:szCs w:val="20"/>
              </w:rPr>
            </w:pPr>
            <w:r w:rsidRPr="002640F0">
              <w:rPr>
                <w:color w:val="000000"/>
                <w:sz w:val="20"/>
                <w:szCs w:val="20"/>
              </w:rPr>
              <w:t>(0.008)</w:t>
            </w:r>
          </w:p>
        </w:tc>
      </w:tr>
      <w:tr w:rsidR="00963FE6" w:rsidRPr="002640F0" w14:paraId="10CD4A0C"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1D53BED9" w14:textId="77777777" w:rsidR="00461E9A" w:rsidRPr="002640F0" w:rsidRDefault="00461E9A" w:rsidP="00963FE6">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30CD5CE1" w14:textId="2FE003B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70F99B" w14:textId="6AB6964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248F4A" w14:textId="707CB6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99FDDE" w14:textId="15C294E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5AD34BE" w14:textId="4CF3012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CF58D0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E9E6CED"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C58D47" w14:textId="3FFB0282"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BC993B7" w14:textId="79AF3DC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F34B2CB" w14:textId="691D335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BBCB04" w14:textId="64D7FE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6685E47" w14:textId="21801AD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C5E02C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32F3695" w14:textId="77777777" w:rsidR="00461E9A" w:rsidRPr="002640F0" w:rsidRDefault="00461E9A" w:rsidP="00963FE6">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654DB616" w14:textId="1B9C013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714F6087" w14:textId="52E14F3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0D370286" w14:textId="052306B3"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12687C50" w14:textId="539E25FD"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D75D44A" w14:textId="4A92BCF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FCE2C7E"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D9E9690"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8030A92" w14:textId="20DBD96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37B97169" w14:textId="206B1AE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604091F9" w14:textId="3BC53D67"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82CEC94" w14:textId="0A189018"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5E7CAB8D" w14:textId="286F49A2"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410B94F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38DC9AB" w14:textId="77777777" w:rsidR="00461E9A" w:rsidRPr="002640F0" w:rsidRDefault="00461E9A" w:rsidP="00963FE6">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017E948B" w14:textId="2D30CF5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70154FCA" w14:textId="6F54ADCE"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7CA2FA88" w14:textId="67D512E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13722C45" w14:textId="4393FF7F"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E190618" w14:textId="50689D13"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0272C70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5DD3A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E8E1319" w14:textId="448E0A0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7F86F7" w14:textId="47F49D0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6698640" w14:textId="744253C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9501AE5" w14:textId="1FBD7D4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1248E45" w14:textId="585EB7D8"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4BAFDD7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84B43B3" w14:textId="77777777" w:rsidR="00461E9A" w:rsidRPr="002640F0" w:rsidRDefault="00461E9A" w:rsidP="00963FE6">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4A70D4D0" w14:textId="1824745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5A11587" w14:textId="0E3A33A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FC3D520" w14:textId="15925D9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6D41AD8" w14:textId="437B29D0"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216B1CD" w14:textId="44BFC06C"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730485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34CEF4F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2989B6C" w14:textId="498FB2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38F4318" w14:textId="69DD248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A0DC6CA" w14:textId="2B1C554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D900069" w14:textId="66FFEC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86C8B7F" w14:textId="0B45B8BE"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EB00C3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253730A" w14:textId="77777777" w:rsidR="00461E9A" w:rsidRPr="002640F0" w:rsidRDefault="00461E9A" w:rsidP="00963FE6">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66712D22" w14:textId="28AD858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EDD5DC6" w14:textId="63D0119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D634867" w14:textId="790030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DD583B" w14:textId="031DDF9A"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A8EADD8" w14:textId="0CCD0BC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20F0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2D15E2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55165656" w14:textId="23E804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FAFC5B" w14:textId="4040661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3BB0041A" w14:textId="175EED8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A9A3980" w14:textId="283EBD1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99CDE75" w14:textId="314947A1"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60302C7"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62A44DC" w14:textId="77777777" w:rsidR="00461E9A" w:rsidRPr="002640F0" w:rsidRDefault="00461E9A" w:rsidP="00963FE6">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3EA05FEC" w14:textId="16EF49AD"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98CBCD3" w14:textId="019940B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734A732" w14:textId="2FCBB8F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FEFA03" w14:textId="09E8EBC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25CA1E8E" w14:textId="637615FD"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552E8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4C8E7A4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0F6353D" w14:textId="74EA301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0651C28" w14:textId="1E9CA54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1F610CF" w14:textId="358318B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7EFACB7" w14:textId="47A9212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0C1C850" w14:textId="50B0E12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70B14A0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59BC082" w14:textId="77777777" w:rsidR="00461E9A" w:rsidRPr="002640F0" w:rsidRDefault="00461E9A" w:rsidP="00963FE6">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7335276C" w14:textId="5744A03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363F29" w14:textId="36D19A6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1121FB83" w14:textId="0159226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BA8E7B" w14:textId="3E68DCE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12F8DFE0" w14:textId="5C159172"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6DD431F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71A41E"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B1E7F2" w14:textId="7EC2B24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A1BE89C" w14:textId="221C31A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BB77D43" w14:textId="5389295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94D7650" w14:textId="57EF9C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BC0C862" w14:textId="4279AB64"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057254" w14:paraId="778A071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08DACD2" w14:textId="77777777" w:rsidR="00461E9A" w:rsidRPr="002640F0" w:rsidRDefault="00461E9A" w:rsidP="00963FE6">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562BB0E8"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652E8C19"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45C17BE4"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2ABAA761"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5B40E00" w14:textId="77777777" w:rsidR="00461E9A" w:rsidRPr="00057254" w:rsidRDefault="00461E9A" w:rsidP="00963FE6">
            <w:pPr>
              <w:spacing w:line="360" w:lineRule="auto"/>
              <w:rPr>
                <w:color w:val="000000"/>
                <w:sz w:val="20"/>
                <w:szCs w:val="20"/>
              </w:rPr>
            </w:pPr>
            <w:r w:rsidRPr="002640F0">
              <w:rPr>
                <w:color w:val="000000"/>
                <w:sz w:val="20"/>
                <w:szCs w:val="20"/>
              </w:rPr>
              <w:t>YES</w:t>
            </w:r>
          </w:p>
        </w:tc>
      </w:tr>
    </w:tbl>
    <w:p w14:paraId="4D0A7851" w14:textId="3EFE6981"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72A66A0" w14:textId="0E24D6DD" w:rsidR="00654517" w:rsidRPr="00057254" w:rsidRDefault="004A4536" w:rsidP="00BF5092">
      <w:pPr>
        <w:spacing w:before="240" w:line="480" w:lineRule="auto"/>
      </w:pPr>
      <w:r>
        <w:rPr>
          <w:b/>
          <w:bCs/>
        </w:rPr>
        <w:lastRenderedPageBreak/>
        <w:t>Table 2</w:t>
      </w:r>
      <w:r w:rsidR="00654517" w:rsidRPr="00057254">
        <w:rPr>
          <w:b/>
          <w:bCs/>
        </w:rPr>
        <w:t xml:space="preserve"> </w:t>
      </w:r>
      <w:r w:rsidR="00654517"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654517" w:rsidRPr="002640F0" w14:paraId="002A5740"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6831B6D8" w14:textId="77777777" w:rsidR="00654517" w:rsidRPr="00654517" w:rsidRDefault="00654517" w:rsidP="00D60FEC">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7DF0FE38" w14:textId="3794AB37" w:rsidR="00654517" w:rsidRPr="002640F0" w:rsidRDefault="00654517" w:rsidP="00D60FEC">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C15FEA" w14:textId="36E42438" w:rsidR="00654517" w:rsidRPr="002640F0" w:rsidRDefault="00654517" w:rsidP="00D60FEC">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68898E70" w14:textId="3F1F6F92" w:rsidR="00654517" w:rsidRPr="002640F0" w:rsidRDefault="00654517" w:rsidP="00D60FEC">
            <w:pPr>
              <w:rPr>
                <w:color w:val="000000"/>
                <w:sz w:val="20"/>
                <w:szCs w:val="20"/>
              </w:rPr>
            </w:pPr>
            <w:r w:rsidRPr="002640F0">
              <w:rPr>
                <w:color w:val="000000"/>
                <w:sz w:val="20"/>
                <w:szCs w:val="20"/>
              </w:rPr>
              <w:t>Ec. Connected.</w:t>
            </w:r>
          </w:p>
        </w:tc>
      </w:tr>
      <w:tr w:rsidR="00654517" w:rsidRPr="002640F0" w14:paraId="227B687B"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tcPr>
          <w:p w14:paraId="2121949F" w14:textId="77777777" w:rsidR="00654517" w:rsidRPr="002640F0" w:rsidRDefault="00654517" w:rsidP="00D60FEC">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204F4B3D" w14:textId="4415EF3B" w:rsidR="00654517" w:rsidRPr="002640F0" w:rsidRDefault="00654517" w:rsidP="00D60FEC">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1D0634D6" w14:textId="3B8C0E9A" w:rsidR="00654517" w:rsidRPr="002640F0" w:rsidRDefault="00654517" w:rsidP="00D60FEC">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1225A8C5" w14:textId="0A0BF521" w:rsidR="00654517" w:rsidRPr="002640F0" w:rsidRDefault="00654517" w:rsidP="00D60FEC">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49C85BCB" w14:textId="6985FD13" w:rsidR="00654517" w:rsidRPr="002640F0" w:rsidRDefault="00654517" w:rsidP="00D60FEC">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26764680" w14:textId="5E57D1B1" w:rsidR="00654517" w:rsidRPr="002640F0" w:rsidRDefault="00654517" w:rsidP="00D60FEC">
            <w:pPr>
              <w:rPr>
                <w:color w:val="000000"/>
                <w:sz w:val="20"/>
                <w:szCs w:val="20"/>
              </w:rPr>
            </w:pPr>
            <w:r w:rsidRPr="002640F0">
              <w:rPr>
                <w:color w:val="000000"/>
                <w:sz w:val="20"/>
                <w:szCs w:val="20"/>
              </w:rPr>
              <w:t>Soc. Con.</w:t>
            </w:r>
          </w:p>
        </w:tc>
      </w:tr>
      <w:tr w:rsidR="00654517" w:rsidRPr="002640F0" w14:paraId="70741B6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361EFB0" w14:textId="77777777" w:rsidR="00654517" w:rsidRPr="002640F0" w:rsidRDefault="00654517" w:rsidP="00D60FEC">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F35310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06A74FB0"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BA8BA80"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30796BD"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52ED37D"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53F025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14D2D91"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8D9EF0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BB3300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446C35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29C0433C"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FE026D8"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5F4F45F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D497D3A" w14:textId="77777777" w:rsidR="00654517" w:rsidRPr="002640F0" w:rsidRDefault="00654517" w:rsidP="00D60FEC">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4755E7B2" w14:textId="77777777" w:rsidR="00654517" w:rsidRPr="002640F0" w:rsidRDefault="00654517" w:rsidP="00D60FEC">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45A67865" w14:textId="77777777" w:rsidR="00654517" w:rsidRPr="002640F0" w:rsidRDefault="00654517" w:rsidP="00D60FEC">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1E65A7A4" w14:textId="77777777" w:rsidR="00654517" w:rsidRPr="002640F0" w:rsidRDefault="00654517" w:rsidP="00D60FEC">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3CDCF61A" w14:textId="77777777" w:rsidR="00654517" w:rsidRPr="002640F0" w:rsidRDefault="00654517" w:rsidP="00D60FEC">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03DA0DC7" w14:textId="77777777" w:rsidR="00654517" w:rsidRPr="002640F0" w:rsidRDefault="00654517" w:rsidP="00D60FEC">
            <w:pPr>
              <w:rPr>
                <w:color w:val="000000"/>
                <w:sz w:val="20"/>
                <w:szCs w:val="20"/>
              </w:rPr>
            </w:pPr>
            <w:r w:rsidRPr="002640F0">
              <w:rPr>
                <w:color w:val="000000"/>
                <w:sz w:val="20"/>
                <w:szCs w:val="20"/>
              </w:rPr>
              <w:t>-0.028</w:t>
            </w:r>
          </w:p>
        </w:tc>
      </w:tr>
      <w:tr w:rsidR="00654517" w:rsidRPr="002640F0" w14:paraId="3BD0E5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3BD0D2"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4C6FC0E" w14:textId="77777777" w:rsidR="00654517" w:rsidRPr="002640F0" w:rsidRDefault="00654517" w:rsidP="00D60FEC">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50C070FD"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1BB73D4" w14:textId="77777777" w:rsidR="00654517" w:rsidRPr="002640F0" w:rsidRDefault="00654517" w:rsidP="00D60FEC">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0F573E4C" w14:textId="77777777" w:rsidR="00654517" w:rsidRPr="002640F0" w:rsidRDefault="00654517" w:rsidP="00D60FEC">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20FD9885" w14:textId="77777777" w:rsidR="00654517" w:rsidRPr="002640F0" w:rsidRDefault="00654517" w:rsidP="00D60FEC">
            <w:pPr>
              <w:rPr>
                <w:color w:val="000000"/>
                <w:sz w:val="20"/>
                <w:szCs w:val="20"/>
              </w:rPr>
            </w:pPr>
            <w:r w:rsidRPr="002640F0">
              <w:rPr>
                <w:color w:val="000000"/>
                <w:sz w:val="20"/>
                <w:szCs w:val="20"/>
              </w:rPr>
              <w:t>(0.031)</w:t>
            </w:r>
          </w:p>
        </w:tc>
      </w:tr>
      <w:tr w:rsidR="00654517" w:rsidRPr="002640F0" w14:paraId="2664BCFD"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8035E1D" w14:textId="77777777" w:rsidR="00654517" w:rsidRPr="002640F0" w:rsidRDefault="00654517" w:rsidP="00D60FEC">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143E5D19" w14:textId="77777777" w:rsidR="00654517" w:rsidRPr="002640F0" w:rsidRDefault="00654517" w:rsidP="00D60FEC">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37864466" w14:textId="77777777" w:rsidR="00654517" w:rsidRPr="002640F0" w:rsidRDefault="00654517" w:rsidP="00D60FEC">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34FADF5D" w14:textId="77777777" w:rsidR="00654517" w:rsidRPr="002640F0" w:rsidRDefault="00654517" w:rsidP="00D60FEC">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757B241" w14:textId="77777777" w:rsidR="00654517" w:rsidRPr="002640F0" w:rsidRDefault="00654517" w:rsidP="00D60FEC">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1A5E1552" w14:textId="77777777" w:rsidR="00654517" w:rsidRPr="002640F0" w:rsidRDefault="00654517" w:rsidP="00D60FEC">
            <w:pPr>
              <w:rPr>
                <w:color w:val="000000"/>
                <w:sz w:val="20"/>
                <w:szCs w:val="20"/>
              </w:rPr>
            </w:pPr>
            <w:r w:rsidRPr="002640F0">
              <w:rPr>
                <w:color w:val="000000"/>
                <w:sz w:val="20"/>
                <w:szCs w:val="20"/>
              </w:rPr>
              <w:t>-0.736***</w:t>
            </w:r>
          </w:p>
        </w:tc>
      </w:tr>
      <w:tr w:rsidR="00654517" w:rsidRPr="002640F0" w14:paraId="3EA745B5"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1B2F35B"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92E9B70" w14:textId="77777777" w:rsidR="00654517" w:rsidRPr="002640F0" w:rsidRDefault="00654517" w:rsidP="00D60FEC">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1C0DE611" w14:textId="77777777" w:rsidR="00654517" w:rsidRPr="002640F0" w:rsidRDefault="00654517" w:rsidP="00D60FEC">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5C3FE481" w14:textId="77777777" w:rsidR="00654517" w:rsidRPr="002640F0" w:rsidRDefault="00654517" w:rsidP="00D60FEC">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1A2E09E6" w14:textId="77777777" w:rsidR="00654517" w:rsidRPr="002640F0" w:rsidRDefault="00654517" w:rsidP="00D60FEC">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33E78A5" w14:textId="77777777" w:rsidR="00654517" w:rsidRPr="002640F0" w:rsidRDefault="00654517" w:rsidP="00D60FEC">
            <w:pPr>
              <w:rPr>
                <w:color w:val="000000"/>
                <w:sz w:val="20"/>
                <w:szCs w:val="20"/>
              </w:rPr>
            </w:pPr>
            <w:r w:rsidRPr="002640F0">
              <w:rPr>
                <w:color w:val="000000"/>
                <w:sz w:val="20"/>
                <w:szCs w:val="20"/>
              </w:rPr>
              <w:t>(0.164)</w:t>
            </w:r>
          </w:p>
        </w:tc>
      </w:tr>
      <w:tr w:rsidR="00654517" w:rsidRPr="002640F0" w14:paraId="71E06CA8"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229FCA8" w14:textId="482A80F2" w:rsidR="00654517" w:rsidRPr="002640F0" w:rsidRDefault="00654517" w:rsidP="00D60FEC">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0FCE92F3" w14:textId="77777777" w:rsidR="00654517" w:rsidRPr="002640F0" w:rsidRDefault="00654517" w:rsidP="00D60FEC">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2E8268F" w14:textId="77777777" w:rsidR="00654517" w:rsidRPr="002640F0" w:rsidRDefault="00654517" w:rsidP="00D60FEC">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1F1BEADB" w14:textId="77777777" w:rsidR="00654517" w:rsidRPr="002640F0" w:rsidRDefault="00654517" w:rsidP="00D60FEC">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0D0DA22A" w14:textId="77777777" w:rsidR="00654517" w:rsidRPr="002640F0" w:rsidRDefault="00654517" w:rsidP="00D60FEC">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5F12DE20" w14:textId="77777777" w:rsidR="00654517" w:rsidRPr="002640F0" w:rsidRDefault="00654517" w:rsidP="00D60FEC">
            <w:pPr>
              <w:rPr>
                <w:color w:val="000000"/>
                <w:sz w:val="20"/>
                <w:szCs w:val="20"/>
              </w:rPr>
            </w:pPr>
            <w:r w:rsidRPr="002640F0">
              <w:rPr>
                <w:color w:val="000000"/>
                <w:sz w:val="20"/>
                <w:szCs w:val="20"/>
              </w:rPr>
              <w:t>-0.061***</w:t>
            </w:r>
          </w:p>
        </w:tc>
      </w:tr>
      <w:tr w:rsidR="00654517" w:rsidRPr="002640F0" w14:paraId="5FA6970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49B54C9C"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B48E5F2" w14:textId="77777777" w:rsidR="00654517" w:rsidRPr="002640F0" w:rsidRDefault="00654517" w:rsidP="00D60FEC">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6AA569F"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FC9E636" w14:textId="77777777" w:rsidR="00654517" w:rsidRPr="002640F0" w:rsidRDefault="00654517" w:rsidP="00D60FEC">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4F914DEE" w14:textId="77777777" w:rsidR="00654517" w:rsidRPr="002640F0" w:rsidRDefault="00654517" w:rsidP="00D60FEC">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146772AA" w14:textId="77777777" w:rsidR="00654517" w:rsidRPr="002640F0" w:rsidRDefault="00654517" w:rsidP="00D60FEC">
            <w:pPr>
              <w:rPr>
                <w:color w:val="000000"/>
                <w:sz w:val="20"/>
                <w:szCs w:val="20"/>
              </w:rPr>
            </w:pPr>
            <w:r w:rsidRPr="002640F0">
              <w:rPr>
                <w:color w:val="000000"/>
                <w:sz w:val="20"/>
                <w:szCs w:val="20"/>
              </w:rPr>
              <w:t>(0.01)</w:t>
            </w:r>
          </w:p>
        </w:tc>
      </w:tr>
      <w:tr w:rsidR="00654517" w:rsidRPr="002640F0" w14:paraId="741712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FC0ADC" w14:textId="77777777" w:rsidR="00654517" w:rsidRPr="002640F0" w:rsidRDefault="00654517" w:rsidP="00D60FEC">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2439595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7241F2A"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FCC6493"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F3B3ED4"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EE64CA4"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07FACAB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42FCFC4"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942678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8B3B6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F73AF12"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41023B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A37566A"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75692B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B3ECC41" w14:textId="77777777" w:rsidR="00654517" w:rsidRPr="002640F0" w:rsidRDefault="00654517" w:rsidP="00D60FEC">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732EBF4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636D6661"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76FD71A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73FEDCE6"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136D68B5"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381AD44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4646D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618D5A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1C9A4B6"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FC0BEAB"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505F9D2E"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F1DDFAC"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802470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84D845F" w14:textId="77777777" w:rsidR="00654517" w:rsidRPr="002640F0" w:rsidRDefault="00654517" w:rsidP="00D60FEC">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0DC2AA5" w14:textId="77777777" w:rsidR="00654517" w:rsidRPr="002640F0" w:rsidRDefault="00654517" w:rsidP="00D60FEC">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295CD8A1" w14:textId="77777777" w:rsidR="00654517" w:rsidRPr="002640F0" w:rsidRDefault="00654517" w:rsidP="00D60FEC">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69EF6669" w14:textId="77777777" w:rsidR="00654517" w:rsidRPr="002640F0" w:rsidRDefault="00654517" w:rsidP="00D60FEC">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2038C6C1" w14:textId="77777777" w:rsidR="00654517" w:rsidRPr="002640F0" w:rsidRDefault="00654517" w:rsidP="00D60FEC">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D2D9036" w14:textId="77777777" w:rsidR="00654517" w:rsidRPr="002640F0" w:rsidRDefault="00654517" w:rsidP="00D60FEC">
            <w:pPr>
              <w:rPr>
                <w:color w:val="000000"/>
                <w:sz w:val="20"/>
                <w:szCs w:val="20"/>
              </w:rPr>
            </w:pPr>
            <w:r w:rsidRPr="002640F0">
              <w:rPr>
                <w:color w:val="000000"/>
                <w:sz w:val="20"/>
                <w:szCs w:val="20"/>
              </w:rPr>
              <w:t>0.003***</w:t>
            </w:r>
          </w:p>
        </w:tc>
      </w:tr>
      <w:tr w:rsidR="00654517" w:rsidRPr="002640F0" w14:paraId="1CA3ED1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A6AAD9B"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992EEA5"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4DA19E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E20138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F99D17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B05E80C"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87952B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7CACE23" w14:textId="77777777" w:rsidR="00654517" w:rsidRPr="002640F0" w:rsidRDefault="00654517" w:rsidP="00D60FEC">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1A53058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E09078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B73ACCD"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FB9029F"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57A678E8"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B79379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168238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327F07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402FA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F7155F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9FBA9F8"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6B43C4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1DA6B3B"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55DCB2" w14:textId="77777777" w:rsidR="00654517" w:rsidRPr="002640F0" w:rsidRDefault="00654517" w:rsidP="00D60FEC">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3D00476B"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C0BAE6"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2CEDA0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48F1B87"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611FF3D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483CF89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3506E0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F99FA34"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612079C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5ED904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5C5CA36"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EB7D91"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522205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618CB29" w14:textId="77777777" w:rsidR="00654517" w:rsidRPr="002640F0" w:rsidRDefault="00654517" w:rsidP="00D60FEC">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6036C0BB"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2F8CA1CC"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127DD1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15A5862"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71FD7FF0"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4BB79089"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93E55C9"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6DC6C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96E9F9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3EC8C7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4D67930"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62F42836"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74D44B5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C30A758" w14:textId="77777777" w:rsidR="00654517" w:rsidRPr="002640F0" w:rsidRDefault="00654517" w:rsidP="00D60FEC">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5190B110" w14:textId="77777777" w:rsidR="00654517" w:rsidRPr="002640F0" w:rsidRDefault="00654517" w:rsidP="00D60FEC">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36E58157" w14:textId="77777777" w:rsidR="00654517" w:rsidRPr="002640F0" w:rsidRDefault="00654517" w:rsidP="00D60FEC">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1D9FA7DF"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10F7D182"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0E2D243F"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6568126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F5A58BE"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180B1D4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D702095"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19EFFDF"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BCADEB5"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0CEB7A6" w14:textId="77777777" w:rsidR="00654517" w:rsidRPr="002640F0" w:rsidRDefault="00654517" w:rsidP="00D60FEC">
            <w:pPr>
              <w:rPr>
                <w:color w:val="000000"/>
                <w:sz w:val="20"/>
                <w:szCs w:val="20"/>
              </w:rPr>
            </w:pPr>
            <w:r w:rsidRPr="002640F0">
              <w:rPr>
                <w:color w:val="000000"/>
                <w:sz w:val="20"/>
                <w:szCs w:val="20"/>
              </w:rPr>
              <w:t>(0.000)</w:t>
            </w:r>
          </w:p>
        </w:tc>
      </w:tr>
      <w:tr w:rsidR="00654517" w:rsidRPr="00654517" w14:paraId="46F9881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495DA1E" w14:textId="77777777" w:rsidR="00654517" w:rsidRPr="002640F0" w:rsidRDefault="00654517" w:rsidP="00D60FEC">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63DDAAA8" w14:textId="77777777" w:rsidR="00654517" w:rsidRPr="002640F0" w:rsidRDefault="00654517" w:rsidP="00D60FEC">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49E8CF3D" w14:textId="77777777" w:rsidR="00654517" w:rsidRPr="002640F0" w:rsidRDefault="00654517" w:rsidP="00D60FEC">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36339B2" w14:textId="77777777" w:rsidR="00654517" w:rsidRPr="002640F0" w:rsidRDefault="00654517" w:rsidP="00D60FEC">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10A90FAC" w14:textId="77777777" w:rsidR="00654517" w:rsidRPr="002640F0" w:rsidRDefault="00654517" w:rsidP="00D60FEC">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0CB0131" w14:textId="77777777" w:rsidR="00654517" w:rsidRPr="00654517" w:rsidRDefault="00654517" w:rsidP="00D60FEC">
            <w:pPr>
              <w:rPr>
                <w:color w:val="000000"/>
                <w:sz w:val="20"/>
                <w:szCs w:val="20"/>
              </w:rPr>
            </w:pPr>
            <w:r w:rsidRPr="002640F0">
              <w:rPr>
                <w:color w:val="000000"/>
                <w:sz w:val="20"/>
                <w:szCs w:val="20"/>
              </w:rPr>
              <w:t>YES</w:t>
            </w:r>
          </w:p>
        </w:tc>
      </w:tr>
    </w:tbl>
    <w:p w14:paraId="6DE7E680" w14:textId="77777777" w:rsidR="00654517" w:rsidRPr="00057254" w:rsidRDefault="00654517" w:rsidP="00654517">
      <w:pPr>
        <w:spacing w:line="480" w:lineRule="auto"/>
      </w:pPr>
    </w:p>
    <w:p w14:paraId="49413F68" w14:textId="48FCC88D" w:rsidR="00654517" w:rsidRPr="00654517" w:rsidRDefault="00654517" w:rsidP="0065451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9EE6546" w14:textId="3F585BDA" w:rsidR="00654517" w:rsidRPr="00057254" w:rsidRDefault="00654517" w:rsidP="00654517">
      <w:pPr>
        <w:spacing w:before="12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49E58EE0"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Table </w:t>
      </w:r>
      <w:r w:rsidR="0004068C">
        <w:t>3</w:t>
      </w:r>
      <w:r>
        <w:t xml:space="preserve">). </w:t>
      </w:r>
    </w:p>
    <w:p w14:paraId="07FF3C16" w14:textId="50622E4A"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antisystem 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for antisystem 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5535E45C" w14:textId="77777777" w:rsidR="00BF5092" w:rsidRDefault="00BF5092" w:rsidP="00BF5092">
      <w:pPr>
        <w:spacing w:before="120" w:line="480" w:lineRule="auto"/>
        <w:ind w:firstLine="357"/>
      </w:pPr>
    </w:p>
    <w:p w14:paraId="351B7131" w14:textId="77777777" w:rsidR="00BF5092" w:rsidRDefault="00BF5092" w:rsidP="00BF5092">
      <w:pPr>
        <w:spacing w:before="120" w:line="480" w:lineRule="auto"/>
        <w:ind w:firstLine="357"/>
      </w:pPr>
    </w:p>
    <w:p w14:paraId="359D0109" w14:textId="77777777" w:rsidR="00BF5092" w:rsidRPr="00057254" w:rsidRDefault="00BF5092" w:rsidP="00BF5092">
      <w:pPr>
        <w:spacing w:before="120" w:line="480" w:lineRule="auto"/>
        <w:ind w:firstLine="357"/>
      </w:pPr>
    </w:p>
    <w:p w14:paraId="56904B2D" w14:textId="360797AC" w:rsidR="00C65F65" w:rsidRPr="00057254" w:rsidRDefault="00C65F65" w:rsidP="00963FE6">
      <w:pPr>
        <w:spacing w:before="240" w:line="480" w:lineRule="auto"/>
      </w:pPr>
      <w:r w:rsidRPr="00057254">
        <w:rPr>
          <w:b/>
          <w:bCs/>
        </w:rPr>
        <w:lastRenderedPageBreak/>
        <w:t xml:space="preserve">Table </w:t>
      </w:r>
      <w:r w:rsidR="004A4536">
        <w:rPr>
          <w:b/>
          <w:bCs/>
        </w:rPr>
        <w:t>3</w:t>
      </w:r>
      <w:r w:rsidRPr="00057254">
        <w:rPr>
          <w:b/>
          <w:bCs/>
        </w:rPr>
        <w:t>.</w:t>
      </w:r>
      <w:r w:rsidRPr="00057254">
        <w:t xml:space="preserve"> Interactions between social capital and economic change</w:t>
      </w:r>
      <w:r w:rsidR="004A4536">
        <w:t>, 2016 elections (Part 1)</w:t>
      </w:r>
      <w:r w:rsidR="00963FE6"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C65F65" w:rsidRPr="002640F0" w14:paraId="6197B648" w14:textId="77777777" w:rsidTr="00C9512C">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78A0D3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4CEAC3EE" w14:textId="77777777" w:rsidR="00C65F65" w:rsidRPr="002640F0" w:rsidRDefault="00C65F65" w:rsidP="00963FE6">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656B548E" w14:textId="77777777" w:rsidR="00C65F65" w:rsidRPr="002640F0" w:rsidRDefault="00C65F65" w:rsidP="00963FE6">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C65F65" w:rsidRPr="002640F0" w14:paraId="6DB5D5E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438DB2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643CF9D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4A1C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02E81B6"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5332F4D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4E8A2A4"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4BB45E0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188BE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560089DD"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79B84B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3DCBB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61194E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B89804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050B56C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F0DA7A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9E484F5"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ECD910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F42AF1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2C42BEB9"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2C94FC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03614"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6E677AEC" w14:textId="77777777" w:rsidR="00C65F65" w:rsidRPr="002640F0" w:rsidRDefault="00C65F65" w:rsidP="00963FE6">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12E3B1E3" w14:textId="77777777" w:rsidR="00C65F65" w:rsidRPr="002640F0" w:rsidRDefault="00C65F65" w:rsidP="00963FE6">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42C1892"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6AB78156"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1CE9BA74" w14:textId="77777777" w:rsidR="00C65F65" w:rsidRPr="002640F0" w:rsidRDefault="00C65F65" w:rsidP="00963FE6">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4DA2B16E" w14:textId="77777777" w:rsidR="00C65F65" w:rsidRPr="002640F0" w:rsidRDefault="00C65F65" w:rsidP="00963FE6">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57DB920"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7333FD9A" w14:textId="77777777" w:rsidR="00C65F65" w:rsidRPr="002640F0" w:rsidRDefault="00C65F65" w:rsidP="00963FE6">
            <w:pPr>
              <w:spacing w:line="360" w:lineRule="auto"/>
              <w:rPr>
                <w:color w:val="000000"/>
                <w:sz w:val="16"/>
                <w:szCs w:val="16"/>
              </w:rPr>
            </w:pPr>
            <w:r w:rsidRPr="002640F0">
              <w:rPr>
                <w:color w:val="000000"/>
                <w:sz w:val="16"/>
                <w:szCs w:val="16"/>
              </w:rPr>
              <w:t>-0.03</w:t>
            </w:r>
          </w:p>
        </w:tc>
      </w:tr>
      <w:tr w:rsidR="00C65F65" w:rsidRPr="002640F0" w14:paraId="5EAEA931"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A9DEE1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7C446E4"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4FE084C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537C7E"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64DBEDAD"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6439E215"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BA33079"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5E875A90"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09AA2088" w14:textId="77777777" w:rsidR="00C65F65" w:rsidRPr="002640F0" w:rsidRDefault="00C65F65" w:rsidP="00963FE6">
            <w:pPr>
              <w:spacing w:line="360" w:lineRule="auto"/>
              <w:rPr>
                <w:color w:val="000000"/>
                <w:sz w:val="16"/>
                <w:szCs w:val="16"/>
              </w:rPr>
            </w:pPr>
            <w:r w:rsidRPr="002640F0">
              <w:rPr>
                <w:color w:val="000000"/>
                <w:sz w:val="16"/>
                <w:szCs w:val="16"/>
              </w:rPr>
              <w:t>(0.024)</w:t>
            </w:r>
          </w:p>
        </w:tc>
      </w:tr>
      <w:tr w:rsidR="00C65F65" w:rsidRPr="002640F0" w14:paraId="5C29E2D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D9DA7F2"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5440E560" w14:textId="77777777" w:rsidR="00C65F65" w:rsidRPr="002640F0" w:rsidRDefault="00C65F65" w:rsidP="00963FE6">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8AC7475" w14:textId="77777777" w:rsidR="00C65F65" w:rsidRPr="002640F0" w:rsidRDefault="00C65F65" w:rsidP="00963FE6">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6AFC8B83" w14:textId="77777777" w:rsidR="00C65F65" w:rsidRPr="002640F0" w:rsidRDefault="00C65F65" w:rsidP="00963FE6">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758106B7" w14:textId="77777777" w:rsidR="00C65F65" w:rsidRPr="002640F0" w:rsidRDefault="00C65F65" w:rsidP="00963FE6">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71EB8A7F" w14:textId="77777777" w:rsidR="00C65F65" w:rsidRPr="002640F0" w:rsidRDefault="00C65F65" w:rsidP="00963FE6">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742D1941" w14:textId="77777777" w:rsidR="00C65F65" w:rsidRPr="002640F0" w:rsidRDefault="00C65F65" w:rsidP="00963FE6">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012EBAD8"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8C2970E" w14:textId="77777777" w:rsidR="00C65F65" w:rsidRPr="002640F0" w:rsidRDefault="00C65F65" w:rsidP="00963FE6">
            <w:pPr>
              <w:spacing w:line="360" w:lineRule="auto"/>
              <w:rPr>
                <w:color w:val="000000"/>
                <w:sz w:val="16"/>
                <w:szCs w:val="16"/>
              </w:rPr>
            </w:pPr>
            <w:r w:rsidRPr="002640F0">
              <w:rPr>
                <w:color w:val="000000"/>
                <w:sz w:val="16"/>
                <w:szCs w:val="16"/>
              </w:rPr>
              <w:t>0.29†</w:t>
            </w:r>
          </w:p>
        </w:tc>
      </w:tr>
      <w:tr w:rsidR="00C65F65" w:rsidRPr="002640F0" w14:paraId="5327B9F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EFD6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4FA488A" w14:textId="77777777" w:rsidR="00C65F65" w:rsidRPr="002640F0" w:rsidRDefault="00C65F65" w:rsidP="00963FE6">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10BD84F7" w14:textId="77777777" w:rsidR="00C65F65" w:rsidRPr="002640F0" w:rsidRDefault="00C65F65" w:rsidP="00963FE6">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51A2BF5C" w14:textId="77777777" w:rsidR="00C65F65" w:rsidRPr="002640F0" w:rsidRDefault="00C65F65" w:rsidP="00963FE6">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6B941F22" w14:textId="77777777" w:rsidR="00C65F65" w:rsidRPr="002640F0" w:rsidRDefault="00C65F65" w:rsidP="00963FE6">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C7B5F14"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13FB422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2926B63B" w14:textId="77777777" w:rsidR="00C65F65" w:rsidRPr="002640F0" w:rsidRDefault="00C65F65" w:rsidP="00963FE6">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4D29AEE7" w14:textId="77777777" w:rsidR="00C65F65" w:rsidRPr="002640F0" w:rsidRDefault="00C65F65" w:rsidP="00963FE6">
            <w:pPr>
              <w:spacing w:line="360" w:lineRule="auto"/>
              <w:rPr>
                <w:color w:val="000000"/>
                <w:sz w:val="16"/>
                <w:szCs w:val="16"/>
              </w:rPr>
            </w:pPr>
            <w:r w:rsidRPr="002640F0">
              <w:rPr>
                <w:color w:val="000000"/>
                <w:sz w:val="16"/>
                <w:szCs w:val="16"/>
              </w:rPr>
              <w:t>(0.164)</w:t>
            </w:r>
          </w:p>
        </w:tc>
      </w:tr>
      <w:tr w:rsidR="00C65F65" w:rsidRPr="002640F0" w14:paraId="7AA788FA"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6164812" w14:textId="77777777" w:rsidR="00C65F65" w:rsidRPr="002640F0" w:rsidRDefault="00C65F65" w:rsidP="00963FE6">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0FD7A060" w14:textId="77777777" w:rsidR="00C65F65" w:rsidRPr="002640F0" w:rsidRDefault="00C65F65" w:rsidP="00963FE6">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5E30417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C4B593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AAE35A"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3E0F971" w14:textId="77777777" w:rsidR="00C65F65" w:rsidRPr="002640F0" w:rsidRDefault="00C65F65" w:rsidP="00963FE6">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8CE46B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C7C563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90547FE" w14:textId="77777777" w:rsidR="00C65F65" w:rsidRPr="002640F0" w:rsidRDefault="00C65F65" w:rsidP="00963FE6">
            <w:pPr>
              <w:spacing w:line="360" w:lineRule="auto"/>
              <w:rPr>
                <w:color w:val="000000"/>
                <w:sz w:val="16"/>
                <w:szCs w:val="16"/>
              </w:rPr>
            </w:pPr>
          </w:p>
        </w:tc>
      </w:tr>
      <w:tr w:rsidR="00C65F65" w:rsidRPr="002640F0" w14:paraId="795DD1F3"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83ED7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DD9881D" w14:textId="77777777" w:rsidR="00C65F65" w:rsidRPr="002640F0" w:rsidRDefault="00C65F65" w:rsidP="00963FE6">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4D47C59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574BBE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A5A4D29"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54F0478" w14:textId="77777777" w:rsidR="00C65F65" w:rsidRPr="002640F0" w:rsidRDefault="00C65F65" w:rsidP="00963FE6">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736B630E"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9C40CD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2D7E93" w14:textId="77777777" w:rsidR="00C65F65" w:rsidRPr="002640F0" w:rsidRDefault="00C65F65" w:rsidP="00963FE6">
            <w:pPr>
              <w:spacing w:line="360" w:lineRule="auto"/>
              <w:rPr>
                <w:color w:val="000000"/>
                <w:sz w:val="16"/>
                <w:szCs w:val="16"/>
              </w:rPr>
            </w:pPr>
          </w:p>
        </w:tc>
      </w:tr>
      <w:tr w:rsidR="00C65F65" w:rsidRPr="002640F0" w14:paraId="2D299D0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F4C3D8F"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4AE248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5F7CD26" w14:textId="77777777" w:rsidR="00C65F65" w:rsidRPr="002640F0" w:rsidRDefault="00C65F65" w:rsidP="00963FE6">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6E860C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7A371A6"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44BA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69D10B9" w14:textId="77777777" w:rsidR="00C65F65" w:rsidRPr="002640F0" w:rsidRDefault="00C65F65" w:rsidP="00963FE6">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729758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321A7A8" w14:textId="77777777" w:rsidR="00C65F65" w:rsidRPr="002640F0" w:rsidRDefault="00C65F65" w:rsidP="00963FE6">
            <w:pPr>
              <w:spacing w:line="360" w:lineRule="auto"/>
              <w:rPr>
                <w:color w:val="000000"/>
                <w:sz w:val="16"/>
                <w:szCs w:val="16"/>
              </w:rPr>
            </w:pPr>
          </w:p>
        </w:tc>
      </w:tr>
      <w:tr w:rsidR="00C65F65" w:rsidRPr="002640F0" w14:paraId="6A39449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07A6DA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DA5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E1D496" w14:textId="77777777" w:rsidR="00C65F65" w:rsidRPr="002640F0" w:rsidRDefault="00C65F65" w:rsidP="00963FE6">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26A55E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11ABC77"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9BCEC1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FB9CD14" w14:textId="77777777" w:rsidR="00C65F65" w:rsidRPr="002640F0" w:rsidRDefault="00C65F65" w:rsidP="00963FE6">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65FD3D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F3B8A66" w14:textId="77777777" w:rsidR="00C65F65" w:rsidRPr="002640F0" w:rsidRDefault="00C65F65" w:rsidP="00963FE6">
            <w:pPr>
              <w:spacing w:line="360" w:lineRule="auto"/>
              <w:rPr>
                <w:color w:val="000000"/>
                <w:sz w:val="16"/>
                <w:szCs w:val="16"/>
              </w:rPr>
            </w:pPr>
          </w:p>
        </w:tc>
      </w:tr>
      <w:tr w:rsidR="00C65F65" w:rsidRPr="002640F0" w14:paraId="48B087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2095762"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B6A0E1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AC3B4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06A532E" w14:textId="77777777" w:rsidR="00C65F65" w:rsidRPr="002640F0" w:rsidRDefault="00C65F65" w:rsidP="00963FE6">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1A05DD63"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E0AD1F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026CB8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B59B940" w14:textId="77777777" w:rsidR="00C65F65" w:rsidRPr="002640F0" w:rsidRDefault="00C65F65" w:rsidP="00963FE6">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1C24BE98" w14:textId="77777777" w:rsidR="00C65F65" w:rsidRPr="002640F0" w:rsidRDefault="00C65F65" w:rsidP="00963FE6">
            <w:pPr>
              <w:spacing w:line="360" w:lineRule="auto"/>
              <w:rPr>
                <w:color w:val="000000"/>
                <w:sz w:val="16"/>
                <w:szCs w:val="16"/>
              </w:rPr>
            </w:pPr>
          </w:p>
        </w:tc>
      </w:tr>
      <w:tr w:rsidR="00C65F65" w:rsidRPr="002640F0" w14:paraId="43BBB86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754322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415E45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6E64223"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A8412B5" w14:textId="77777777" w:rsidR="00C65F65" w:rsidRPr="002640F0" w:rsidRDefault="00C65F65" w:rsidP="00963FE6">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7CE630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13B8C82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E328C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FA0455D" w14:textId="77777777" w:rsidR="00C65F65" w:rsidRPr="002640F0" w:rsidRDefault="00C65F65" w:rsidP="00963FE6">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5291F047" w14:textId="77777777" w:rsidR="00C65F65" w:rsidRPr="002640F0" w:rsidRDefault="00C65F65" w:rsidP="00963FE6">
            <w:pPr>
              <w:spacing w:line="360" w:lineRule="auto"/>
              <w:rPr>
                <w:color w:val="000000"/>
                <w:sz w:val="16"/>
                <w:szCs w:val="16"/>
              </w:rPr>
            </w:pPr>
          </w:p>
        </w:tc>
      </w:tr>
      <w:tr w:rsidR="00C65F65" w:rsidRPr="002640F0" w14:paraId="3D80592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39EDEE7" w14:textId="77777777" w:rsidR="00C65F65" w:rsidRPr="002640F0" w:rsidRDefault="00C65F65" w:rsidP="00963FE6">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50DA0B5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7F14CF6"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F2263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5404E82" w14:textId="77777777" w:rsidR="00C65F65" w:rsidRPr="002640F0" w:rsidRDefault="00C65F65" w:rsidP="00963FE6">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4F10B34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BAE9F"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26EA3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CF3513D" w14:textId="77777777" w:rsidR="00C65F65" w:rsidRPr="002640F0" w:rsidRDefault="00C65F65" w:rsidP="00963FE6">
            <w:pPr>
              <w:spacing w:line="360" w:lineRule="auto"/>
              <w:rPr>
                <w:color w:val="000000"/>
                <w:sz w:val="16"/>
                <w:szCs w:val="16"/>
              </w:rPr>
            </w:pPr>
            <w:r w:rsidRPr="002640F0">
              <w:rPr>
                <w:color w:val="000000"/>
                <w:sz w:val="16"/>
                <w:szCs w:val="16"/>
              </w:rPr>
              <w:t>-0.293</w:t>
            </w:r>
          </w:p>
        </w:tc>
      </w:tr>
      <w:tr w:rsidR="00C65F65" w:rsidRPr="002640F0" w14:paraId="5D331B4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FE98F7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E311D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D54C26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7B34FC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5073A29" w14:textId="77777777" w:rsidR="00C65F65" w:rsidRPr="002640F0" w:rsidRDefault="00C65F65" w:rsidP="00963FE6">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314F26B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8C081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EAE7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3173AAE" w14:textId="77777777" w:rsidR="00C65F65" w:rsidRPr="002640F0" w:rsidRDefault="00C65F65" w:rsidP="00963FE6">
            <w:pPr>
              <w:spacing w:line="360" w:lineRule="auto"/>
              <w:rPr>
                <w:color w:val="000000"/>
                <w:sz w:val="16"/>
                <w:szCs w:val="16"/>
              </w:rPr>
            </w:pPr>
            <w:r w:rsidRPr="002640F0">
              <w:rPr>
                <w:color w:val="000000"/>
                <w:sz w:val="16"/>
                <w:szCs w:val="16"/>
              </w:rPr>
              <w:t>(0.366)</w:t>
            </w:r>
          </w:p>
        </w:tc>
      </w:tr>
      <w:tr w:rsidR="00C65F65" w:rsidRPr="002640F0" w14:paraId="73FD517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CAB16A4"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1A9057D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877B4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91ED6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F4E27C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4587AB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69C47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1A38D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A73B540" w14:textId="77777777" w:rsidR="00C65F65" w:rsidRPr="002640F0" w:rsidRDefault="00C65F65" w:rsidP="00963FE6">
            <w:pPr>
              <w:spacing w:line="360" w:lineRule="auto"/>
              <w:rPr>
                <w:color w:val="000000"/>
                <w:sz w:val="16"/>
                <w:szCs w:val="16"/>
              </w:rPr>
            </w:pPr>
          </w:p>
        </w:tc>
      </w:tr>
      <w:tr w:rsidR="00C65F65" w:rsidRPr="002640F0" w14:paraId="36183EA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82BD7D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25042C32" w14:textId="77777777" w:rsidR="00C65F65" w:rsidRPr="002640F0" w:rsidRDefault="00C65F65" w:rsidP="00963FE6">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2C2052E1"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F185DF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4DA0A4D"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BC9F495" w14:textId="77777777" w:rsidR="00C65F65" w:rsidRPr="002640F0" w:rsidRDefault="00C65F65" w:rsidP="00963FE6">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5DB8ABF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AA8A5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989CA06" w14:textId="77777777" w:rsidR="00C65F65" w:rsidRPr="002640F0" w:rsidRDefault="00C65F65" w:rsidP="00963FE6">
            <w:pPr>
              <w:spacing w:line="360" w:lineRule="auto"/>
              <w:rPr>
                <w:color w:val="000000"/>
                <w:sz w:val="16"/>
                <w:szCs w:val="16"/>
              </w:rPr>
            </w:pPr>
          </w:p>
        </w:tc>
      </w:tr>
      <w:tr w:rsidR="00C65F65" w:rsidRPr="002640F0" w14:paraId="5D469AB5"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27FA2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7B4D5E8" w14:textId="77777777" w:rsidR="00C65F65" w:rsidRPr="002640F0" w:rsidRDefault="00C65F65" w:rsidP="00963FE6">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5F7EE50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225C6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4DCD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9C868A5" w14:textId="77777777" w:rsidR="00C65F65" w:rsidRPr="002640F0" w:rsidRDefault="00C65F65" w:rsidP="00963FE6">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08634B9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457F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D68EC86" w14:textId="77777777" w:rsidR="00C65F65" w:rsidRPr="002640F0" w:rsidRDefault="00C65F65" w:rsidP="00963FE6">
            <w:pPr>
              <w:spacing w:line="360" w:lineRule="auto"/>
              <w:rPr>
                <w:color w:val="000000"/>
                <w:sz w:val="16"/>
                <w:szCs w:val="16"/>
              </w:rPr>
            </w:pPr>
          </w:p>
        </w:tc>
      </w:tr>
      <w:tr w:rsidR="00C65F65" w:rsidRPr="002640F0" w14:paraId="3521299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8A9FD46"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2C66595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D7F5D69" w14:textId="77777777" w:rsidR="00C65F65" w:rsidRPr="002640F0" w:rsidRDefault="00C65F65" w:rsidP="00963FE6">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4A2F856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C1E58E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445E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0EFAE8C" w14:textId="77777777" w:rsidR="00C65F65" w:rsidRPr="002640F0" w:rsidRDefault="00C65F65" w:rsidP="00963FE6">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0607D2B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52C074E" w14:textId="77777777" w:rsidR="00C65F65" w:rsidRPr="002640F0" w:rsidRDefault="00C65F65" w:rsidP="00963FE6">
            <w:pPr>
              <w:spacing w:line="360" w:lineRule="auto"/>
              <w:rPr>
                <w:color w:val="000000"/>
                <w:sz w:val="16"/>
                <w:szCs w:val="16"/>
              </w:rPr>
            </w:pPr>
          </w:p>
        </w:tc>
      </w:tr>
      <w:tr w:rsidR="00C65F65" w:rsidRPr="002640F0" w14:paraId="581CD5B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4457DD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8F88D5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25361AE" w14:textId="77777777" w:rsidR="00C65F65" w:rsidRPr="002640F0" w:rsidRDefault="00C65F65" w:rsidP="00963FE6">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13D71B9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E4A3F5B"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16D55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69BEB9" w14:textId="77777777" w:rsidR="00C65F65" w:rsidRPr="002640F0" w:rsidRDefault="00C65F65" w:rsidP="00963FE6">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65C6801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B2CFE1A" w14:textId="77777777" w:rsidR="00C65F65" w:rsidRPr="002640F0" w:rsidRDefault="00C65F65" w:rsidP="00963FE6">
            <w:pPr>
              <w:spacing w:line="360" w:lineRule="auto"/>
              <w:rPr>
                <w:color w:val="000000"/>
                <w:sz w:val="16"/>
                <w:szCs w:val="16"/>
              </w:rPr>
            </w:pPr>
          </w:p>
        </w:tc>
      </w:tr>
      <w:tr w:rsidR="00C65F65" w:rsidRPr="002640F0" w14:paraId="2929D1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53F4550"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4752E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3BF6D4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1CFC6FB" w14:textId="77777777" w:rsidR="00C65F65" w:rsidRPr="002640F0" w:rsidRDefault="00C65F65" w:rsidP="00963FE6">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4B117FFF"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9683A5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94151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FA179C" w14:textId="77777777" w:rsidR="00C65F65" w:rsidRPr="002640F0" w:rsidRDefault="00C65F65" w:rsidP="00963FE6">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72685FA2" w14:textId="77777777" w:rsidR="00C65F65" w:rsidRPr="002640F0" w:rsidRDefault="00C65F65" w:rsidP="00963FE6">
            <w:pPr>
              <w:spacing w:line="360" w:lineRule="auto"/>
              <w:rPr>
                <w:color w:val="000000"/>
                <w:sz w:val="16"/>
                <w:szCs w:val="16"/>
              </w:rPr>
            </w:pPr>
          </w:p>
        </w:tc>
      </w:tr>
      <w:tr w:rsidR="00C65F65" w:rsidRPr="002640F0" w14:paraId="17BA0B1F"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D575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61CB5A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722DC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52D7CE" w14:textId="77777777" w:rsidR="00C65F65" w:rsidRPr="002640F0" w:rsidRDefault="00C65F65" w:rsidP="00963FE6">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262DA9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0C36EB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47B5A9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B4F3337" w14:textId="77777777" w:rsidR="00C65F65" w:rsidRPr="002640F0" w:rsidRDefault="00C65F65" w:rsidP="00963FE6">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186C8F16" w14:textId="77777777" w:rsidR="00C65F65" w:rsidRPr="002640F0" w:rsidRDefault="00C65F65" w:rsidP="00963FE6">
            <w:pPr>
              <w:spacing w:line="360" w:lineRule="auto"/>
              <w:rPr>
                <w:color w:val="000000"/>
                <w:sz w:val="16"/>
                <w:szCs w:val="16"/>
              </w:rPr>
            </w:pPr>
          </w:p>
        </w:tc>
      </w:tr>
      <w:tr w:rsidR="00C65F65" w:rsidRPr="002640F0" w14:paraId="394D091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7496CB7"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36DC9B1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837CAA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F66531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38D8A52" w14:textId="77777777" w:rsidR="00C65F65" w:rsidRPr="002640F0" w:rsidRDefault="00C65F65" w:rsidP="00963FE6">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0028C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2954F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1ACD56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E82C1AE" w14:textId="77777777" w:rsidR="00C65F65" w:rsidRPr="002640F0" w:rsidRDefault="00C65F65" w:rsidP="00963FE6">
            <w:pPr>
              <w:spacing w:line="360" w:lineRule="auto"/>
              <w:rPr>
                <w:color w:val="000000"/>
                <w:sz w:val="16"/>
                <w:szCs w:val="16"/>
              </w:rPr>
            </w:pPr>
            <w:r w:rsidRPr="002640F0">
              <w:rPr>
                <w:color w:val="000000"/>
                <w:sz w:val="16"/>
                <w:szCs w:val="16"/>
              </w:rPr>
              <w:t>-4.457</w:t>
            </w:r>
          </w:p>
        </w:tc>
      </w:tr>
      <w:tr w:rsidR="00C65F65" w:rsidRPr="002640F0" w14:paraId="42E33C1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6208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ADCA9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E5F833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39CE8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B46941" w14:textId="77777777" w:rsidR="00C65F65" w:rsidRPr="002640F0" w:rsidRDefault="00C65F65" w:rsidP="00963FE6">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3136D18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103B79"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CC663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D992D7" w14:textId="77777777" w:rsidR="00C65F65" w:rsidRPr="002640F0" w:rsidRDefault="00C65F65" w:rsidP="00963FE6">
            <w:pPr>
              <w:spacing w:line="360" w:lineRule="auto"/>
              <w:rPr>
                <w:color w:val="000000"/>
                <w:sz w:val="16"/>
                <w:szCs w:val="16"/>
              </w:rPr>
            </w:pPr>
            <w:r w:rsidRPr="002640F0">
              <w:rPr>
                <w:color w:val="000000"/>
                <w:sz w:val="16"/>
                <w:szCs w:val="16"/>
              </w:rPr>
              <w:t>(4.264)</w:t>
            </w:r>
          </w:p>
        </w:tc>
      </w:tr>
      <w:tr w:rsidR="00C65F65" w:rsidRPr="002640F0" w14:paraId="260C9EC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22850D1B"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65549AF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9CA3E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EC5669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5FCAAE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935652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075EE4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7429E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1D651CA"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5B7922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35184E"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08F24F8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2E13300"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246E5BB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8C2729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16B2301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ECCA0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30EAA2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4A1BA69"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343D0963"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400E29D" w14:textId="4FEC3E24" w:rsidR="00CC5BD0" w:rsidRPr="00057254" w:rsidRDefault="00C65F65" w:rsidP="00963FE6">
      <w:pPr>
        <w:spacing w:before="240" w:line="480" w:lineRule="auto"/>
      </w:pPr>
      <w:r w:rsidRPr="00057254">
        <w:rPr>
          <w:b/>
          <w:bCs/>
        </w:rPr>
        <w:lastRenderedPageBreak/>
        <w:t xml:space="preserve">Table </w:t>
      </w:r>
      <w:r w:rsidR="00D43DA0">
        <w:rPr>
          <w:b/>
          <w:bCs/>
        </w:rPr>
        <w:t>3</w:t>
      </w:r>
      <w:r w:rsidRPr="00057254">
        <w:rPr>
          <w:b/>
          <w:bCs/>
        </w:rPr>
        <w:t>.</w:t>
      </w:r>
      <w:r w:rsidRPr="00057254">
        <w:t xml:space="preserve"> Interactions between social capital and economic change</w:t>
      </w:r>
      <w:r w:rsidR="004A4536">
        <w:t>, 2016 elections</w:t>
      </w:r>
      <w:r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C65F65" w:rsidRPr="002640F0" w14:paraId="4E892ED2" w14:textId="77777777" w:rsidTr="00C9512C">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797B78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10BFB7EA" w14:textId="77777777" w:rsidR="00C65F65" w:rsidRPr="002640F0" w:rsidRDefault="00C65F65" w:rsidP="00963FE6">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25FF4F12" w14:textId="77777777" w:rsidR="00C65F65" w:rsidRPr="002640F0" w:rsidRDefault="00C65F65" w:rsidP="00963FE6">
            <w:pPr>
              <w:spacing w:line="360" w:lineRule="auto"/>
              <w:rPr>
                <w:b/>
                <w:bCs/>
                <w:color w:val="000000"/>
                <w:sz w:val="16"/>
                <w:szCs w:val="16"/>
              </w:rPr>
            </w:pPr>
            <w:r w:rsidRPr="002640F0">
              <w:rPr>
                <w:b/>
                <w:bCs/>
                <w:color w:val="000000"/>
                <w:sz w:val="16"/>
                <w:szCs w:val="16"/>
              </w:rPr>
              <w:t>Friendship clustering</w:t>
            </w:r>
          </w:p>
        </w:tc>
      </w:tr>
      <w:tr w:rsidR="00C65F65" w:rsidRPr="002640F0" w14:paraId="01FC5DA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FD5FA7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4EF78332"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087103B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72A72757"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119D1B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33426A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2BBE73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DA2810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6E3BAA2C"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462202A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9A0EF3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E06B36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21D68C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D48BB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A488CF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C53CF3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6407C3F"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2EB308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53B0F133"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FEFD9A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1CD75D3"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622DE45C" w14:textId="77777777" w:rsidR="00C65F65" w:rsidRPr="002640F0" w:rsidRDefault="00C65F65" w:rsidP="00963FE6">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59E8CEB" w14:textId="77777777" w:rsidR="00C65F65" w:rsidRPr="002640F0" w:rsidRDefault="00C65F65" w:rsidP="00963FE6">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7E90D1A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14C731E2" w14:textId="77777777" w:rsidR="00C65F65" w:rsidRPr="002640F0" w:rsidRDefault="00C65F65" w:rsidP="00963FE6">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38D1728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5622C309" w14:textId="77777777" w:rsidR="00C65F65" w:rsidRPr="002640F0" w:rsidRDefault="00C65F65" w:rsidP="00963FE6">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0EA119FF" w14:textId="77777777" w:rsidR="00C65F65" w:rsidRPr="002640F0" w:rsidRDefault="00C65F65" w:rsidP="00963FE6">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556F0A6D" w14:textId="2D604808" w:rsidR="00C65F65" w:rsidRPr="002640F0" w:rsidRDefault="00C65F65" w:rsidP="00963FE6">
            <w:pPr>
              <w:spacing w:line="360" w:lineRule="auto"/>
              <w:rPr>
                <w:color w:val="000000"/>
                <w:sz w:val="16"/>
                <w:szCs w:val="16"/>
              </w:rPr>
            </w:pPr>
            <w:r w:rsidRPr="002640F0">
              <w:rPr>
                <w:color w:val="000000"/>
                <w:sz w:val="16"/>
                <w:szCs w:val="16"/>
              </w:rPr>
              <w:t>-0.08</w:t>
            </w:r>
            <w:r w:rsidR="005453B2" w:rsidRPr="002640F0">
              <w:rPr>
                <w:color w:val="000000"/>
                <w:sz w:val="16"/>
                <w:szCs w:val="16"/>
              </w:rPr>
              <w:t>9</w:t>
            </w:r>
            <w:r w:rsidRPr="002640F0">
              <w:rPr>
                <w:color w:val="000000"/>
                <w:sz w:val="16"/>
                <w:szCs w:val="16"/>
              </w:rPr>
              <w:t>***</w:t>
            </w:r>
          </w:p>
        </w:tc>
      </w:tr>
      <w:tr w:rsidR="00C65F65" w:rsidRPr="002640F0" w14:paraId="5FAA10A7"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F7EB9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B912DC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1B964918"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6F7EE5B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723FD966"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16840D2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62FA3935"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3471997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051A5E8E" w14:textId="77777777" w:rsidR="00C65F65" w:rsidRPr="002640F0" w:rsidRDefault="00C65F65" w:rsidP="00963FE6">
            <w:pPr>
              <w:spacing w:line="360" w:lineRule="auto"/>
              <w:rPr>
                <w:color w:val="000000"/>
                <w:sz w:val="16"/>
                <w:szCs w:val="16"/>
              </w:rPr>
            </w:pPr>
            <w:r w:rsidRPr="002640F0">
              <w:rPr>
                <w:color w:val="000000"/>
                <w:sz w:val="16"/>
                <w:szCs w:val="16"/>
              </w:rPr>
              <w:t>(0.023)</w:t>
            </w:r>
          </w:p>
        </w:tc>
      </w:tr>
      <w:tr w:rsidR="00C65F65" w:rsidRPr="002640F0" w14:paraId="1F5FE60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4DB0CF"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3184BC62" w14:textId="77777777" w:rsidR="00C65F65" w:rsidRPr="002640F0" w:rsidRDefault="00C65F65" w:rsidP="00963FE6">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4C3BC482"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2BEE7EF4" w14:textId="77777777" w:rsidR="00C65F65" w:rsidRPr="002640F0" w:rsidRDefault="00C65F65" w:rsidP="00963FE6">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789144E" w14:textId="77777777" w:rsidR="00C65F65" w:rsidRPr="002640F0" w:rsidRDefault="00C65F65" w:rsidP="00963FE6">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60DCE0FB" w14:textId="77777777" w:rsidR="00C65F65" w:rsidRPr="002640F0" w:rsidRDefault="00C65F65" w:rsidP="00963FE6">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14AFE590"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3B0679C3" w14:textId="77777777" w:rsidR="00C65F65" w:rsidRPr="002640F0" w:rsidRDefault="00C65F65" w:rsidP="00963FE6">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027A0D61" w14:textId="77777777" w:rsidR="00C65F65" w:rsidRPr="002640F0" w:rsidRDefault="00C65F65" w:rsidP="00963FE6">
            <w:pPr>
              <w:spacing w:line="360" w:lineRule="auto"/>
              <w:rPr>
                <w:color w:val="000000"/>
                <w:sz w:val="16"/>
                <w:szCs w:val="16"/>
              </w:rPr>
            </w:pPr>
            <w:r w:rsidRPr="002640F0">
              <w:rPr>
                <w:color w:val="000000"/>
                <w:sz w:val="16"/>
                <w:szCs w:val="16"/>
              </w:rPr>
              <w:t>0.2</w:t>
            </w:r>
          </w:p>
        </w:tc>
      </w:tr>
      <w:tr w:rsidR="00C65F65" w:rsidRPr="002640F0" w14:paraId="3D5FB18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D097A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A1386A" w14:textId="77777777" w:rsidR="00C65F65" w:rsidRPr="002640F0" w:rsidRDefault="00C65F65" w:rsidP="00963FE6">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56FDFE18" w14:textId="77777777" w:rsidR="00C65F65" w:rsidRPr="002640F0" w:rsidRDefault="00C65F65" w:rsidP="00963FE6">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6909B269" w14:textId="77777777" w:rsidR="00C65F65" w:rsidRPr="002640F0" w:rsidRDefault="00C65F65" w:rsidP="00963FE6">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340E623A" w14:textId="77777777" w:rsidR="00C65F65" w:rsidRPr="002640F0" w:rsidRDefault="00C65F65" w:rsidP="00963FE6">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26DB1D1E" w14:textId="77777777" w:rsidR="00C65F65" w:rsidRPr="002640F0" w:rsidRDefault="00C65F65" w:rsidP="00963FE6">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EF8DDC4" w14:textId="77777777" w:rsidR="00C65F65" w:rsidRPr="002640F0" w:rsidRDefault="00C65F65" w:rsidP="00963FE6">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6C60882F"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4E556710" w14:textId="77777777" w:rsidR="00C65F65" w:rsidRPr="002640F0" w:rsidRDefault="00C65F65" w:rsidP="00963FE6">
            <w:pPr>
              <w:spacing w:line="360" w:lineRule="auto"/>
              <w:rPr>
                <w:color w:val="000000"/>
                <w:sz w:val="16"/>
                <w:szCs w:val="16"/>
              </w:rPr>
            </w:pPr>
            <w:r w:rsidRPr="002640F0">
              <w:rPr>
                <w:color w:val="000000"/>
                <w:sz w:val="16"/>
                <w:szCs w:val="16"/>
              </w:rPr>
              <w:t>(0.267)</w:t>
            </w:r>
          </w:p>
        </w:tc>
      </w:tr>
      <w:tr w:rsidR="00C65F65" w:rsidRPr="002640F0" w14:paraId="717FE52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2B0E72" w14:textId="77777777" w:rsidR="00C65F65" w:rsidRPr="002640F0" w:rsidRDefault="00C65F65" w:rsidP="00963FE6">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5DD5E2EF" w14:textId="77777777" w:rsidR="00C65F65" w:rsidRPr="002640F0" w:rsidRDefault="00C65F65" w:rsidP="00963FE6">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716FDB8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4537F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981A11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D0D50B5" w14:textId="77777777" w:rsidR="00C65F65" w:rsidRPr="002640F0" w:rsidRDefault="00C65F65" w:rsidP="00963FE6">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62DE24C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F364E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7F7387" w14:textId="77777777" w:rsidR="00C65F65" w:rsidRPr="002640F0" w:rsidRDefault="00C65F65" w:rsidP="00963FE6">
            <w:pPr>
              <w:spacing w:line="360" w:lineRule="auto"/>
              <w:rPr>
                <w:color w:val="000000"/>
                <w:sz w:val="16"/>
                <w:szCs w:val="16"/>
              </w:rPr>
            </w:pPr>
          </w:p>
        </w:tc>
      </w:tr>
      <w:tr w:rsidR="00C65F65" w:rsidRPr="002640F0" w14:paraId="60DB1D4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287AE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A4755C3" w14:textId="77777777" w:rsidR="00C65F65" w:rsidRPr="002640F0" w:rsidRDefault="00C65F65" w:rsidP="00963FE6">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5DB1F028"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5711F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58E5A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E3479" w14:textId="77777777" w:rsidR="00C65F65" w:rsidRPr="002640F0" w:rsidRDefault="00C65F65" w:rsidP="00963FE6">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1CDFB76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D8C0C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0C7ECFB" w14:textId="77777777" w:rsidR="00C65F65" w:rsidRPr="002640F0" w:rsidRDefault="00C65F65" w:rsidP="00963FE6">
            <w:pPr>
              <w:spacing w:line="360" w:lineRule="auto"/>
              <w:rPr>
                <w:color w:val="000000"/>
                <w:sz w:val="16"/>
                <w:szCs w:val="16"/>
              </w:rPr>
            </w:pPr>
          </w:p>
        </w:tc>
      </w:tr>
      <w:tr w:rsidR="00C65F65" w:rsidRPr="002640F0" w14:paraId="555F168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0FFA45B"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7A51164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D10FEB" w14:textId="77777777" w:rsidR="00C65F65" w:rsidRPr="002640F0" w:rsidRDefault="00C65F65" w:rsidP="00963FE6">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565C679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1FECEB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74C370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1E85332" w14:textId="77777777" w:rsidR="00C65F65" w:rsidRPr="002640F0" w:rsidRDefault="00C65F65" w:rsidP="00963FE6">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28CC99D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C362CBC" w14:textId="77777777" w:rsidR="00C65F65" w:rsidRPr="002640F0" w:rsidRDefault="00C65F65" w:rsidP="00963FE6">
            <w:pPr>
              <w:spacing w:line="360" w:lineRule="auto"/>
              <w:rPr>
                <w:color w:val="000000"/>
                <w:sz w:val="16"/>
                <w:szCs w:val="16"/>
              </w:rPr>
            </w:pPr>
          </w:p>
        </w:tc>
      </w:tr>
      <w:tr w:rsidR="00C65F65" w:rsidRPr="002640F0" w14:paraId="718BAFF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BEFA73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73EE939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1D570" w14:textId="77777777" w:rsidR="00C65F65" w:rsidRPr="002640F0" w:rsidRDefault="00C65F65" w:rsidP="00963FE6">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3585F6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53B9F5"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11D7A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98BE270" w14:textId="77777777" w:rsidR="00C65F65" w:rsidRPr="002640F0" w:rsidRDefault="00C65F65" w:rsidP="00963FE6">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267AAD6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B5AB2D7" w14:textId="77777777" w:rsidR="00C65F65" w:rsidRPr="002640F0" w:rsidRDefault="00C65F65" w:rsidP="00963FE6">
            <w:pPr>
              <w:spacing w:line="360" w:lineRule="auto"/>
              <w:rPr>
                <w:color w:val="000000"/>
                <w:sz w:val="16"/>
                <w:szCs w:val="16"/>
              </w:rPr>
            </w:pPr>
          </w:p>
        </w:tc>
      </w:tr>
      <w:tr w:rsidR="00C65F65" w:rsidRPr="002640F0" w14:paraId="27F2761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6EA1948"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2DD8996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980D6E2"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C0823B" w14:textId="77777777" w:rsidR="00C65F65" w:rsidRPr="002640F0" w:rsidRDefault="00C65F65" w:rsidP="00963FE6">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0A50DB0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AEEEA2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A9A329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89287F8" w14:textId="77777777" w:rsidR="00C65F65" w:rsidRPr="002640F0" w:rsidRDefault="00C65F65" w:rsidP="00963FE6">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1876FDC7" w14:textId="77777777" w:rsidR="00C65F65" w:rsidRPr="002640F0" w:rsidRDefault="00C65F65" w:rsidP="00963FE6">
            <w:pPr>
              <w:spacing w:line="360" w:lineRule="auto"/>
              <w:rPr>
                <w:color w:val="000000"/>
                <w:sz w:val="16"/>
                <w:szCs w:val="16"/>
              </w:rPr>
            </w:pPr>
          </w:p>
        </w:tc>
      </w:tr>
      <w:tr w:rsidR="00C65F65" w:rsidRPr="002640F0" w14:paraId="77D7CB3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AA00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3E47FD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009015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48472B2" w14:textId="77777777" w:rsidR="00C65F65" w:rsidRPr="002640F0" w:rsidRDefault="00C65F65" w:rsidP="00963FE6">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6830CA3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CA789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C824108"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C059E81" w14:textId="77777777" w:rsidR="00C65F65" w:rsidRPr="002640F0" w:rsidRDefault="00C65F65" w:rsidP="00963FE6">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0E9EA976" w14:textId="77777777" w:rsidR="00C65F65" w:rsidRPr="002640F0" w:rsidRDefault="00C65F65" w:rsidP="00963FE6">
            <w:pPr>
              <w:spacing w:line="360" w:lineRule="auto"/>
              <w:rPr>
                <w:color w:val="000000"/>
                <w:sz w:val="16"/>
                <w:szCs w:val="16"/>
              </w:rPr>
            </w:pPr>
          </w:p>
        </w:tc>
      </w:tr>
      <w:tr w:rsidR="00C65F65" w:rsidRPr="002640F0" w14:paraId="110AAA41"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C9CC5EB" w14:textId="77777777" w:rsidR="00C65F65" w:rsidRPr="002640F0" w:rsidRDefault="00C65F65" w:rsidP="00963FE6">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15618B4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A292ADD"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85E34B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119B89C" w14:textId="77777777" w:rsidR="00C65F65" w:rsidRPr="002640F0" w:rsidRDefault="00C65F65" w:rsidP="00963FE6">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62CC07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856CFA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56810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444735E" w14:textId="77777777" w:rsidR="00C65F65" w:rsidRPr="002640F0" w:rsidRDefault="00C65F65" w:rsidP="00963FE6">
            <w:pPr>
              <w:spacing w:line="360" w:lineRule="auto"/>
              <w:rPr>
                <w:color w:val="000000"/>
                <w:sz w:val="16"/>
                <w:szCs w:val="16"/>
              </w:rPr>
            </w:pPr>
            <w:r w:rsidRPr="002640F0">
              <w:rPr>
                <w:color w:val="000000"/>
                <w:sz w:val="16"/>
                <w:szCs w:val="16"/>
              </w:rPr>
              <w:t>-2.413**</w:t>
            </w:r>
          </w:p>
        </w:tc>
      </w:tr>
      <w:tr w:rsidR="00C65F65" w:rsidRPr="002640F0" w14:paraId="7ED9648F"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1322F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5D57B1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832341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904798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BB6BB23" w14:textId="77777777" w:rsidR="00C65F65" w:rsidRPr="002640F0" w:rsidRDefault="00C65F65" w:rsidP="00963FE6">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7C35DCB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9606E3C"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371B7E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CA91D63" w14:textId="77777777" w:rsidR="00C65F65" w:rsidRPr="002640F0" w:rsidRDefault="00C65F65" w:rsidP="00963FE6">
            <w:pPr>
              <w:spacing w:line="360" w:lineRule="auto"/>
              <w:rPr>
                <w:color w:val="000000"/>
                <w:sz w:val="16"/>
                <w:szCs w:val="16"/>
              </w:rPr>
            </w:pPr>
            <w:r w:rsidRPr="002640F0">
              <w:rPr>
                <w:color w:val="000000"/>
                <w:sz w:val="16"/>
                <w:szCs w:val="16"/>
              </w:rPr>
              <w:t>(0.834)</w:t>
            </w:r>
          </w:p>
        </w:tc>
      </w:tr>
      <w:tr w:rsidR="00C65F65" w:rsidRPr="002640F0" w14:paraId="0C03637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4F3BD0E"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45A8ACB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F687DF"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6C77A5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DAD068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1E0B91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52A9DB3"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EF0A1C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7B79FB" w14:textId="77777777" w:rsidR="00C65F65" w:rsidRPr="002640F0" w:rsidRDefault="00C65F65" w:rsidP="00963FE6">
            <w:pPr>
              <w:spacing w:line="360" w:lineRule="auto"/>
              <w:rPr>
                <w:color w:val="000000"/>
                <w:sz w:val="16"/>
                <w:szCs w:val="16"/>
              </w:rPr>
            </w:pPr>
          </w:p>
        </w:tc>
      </w:tr>
      <w:tr w:rsidR="00C65F65" w:rsidRPr="002640F0" w14:paraId="53FA0CC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90C429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6663A40C" w14:textId="77777777" w:rsidR="00C65F65" w:rsidRPr="002640F0" w:rsidRDefault="00C65F65" w:rsidP="00963FE6">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179950A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FB8E16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BFD1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B1A3380" w14:textId="77777777" w:rsidR="00C65F65" w:rsidRPr="002640F0" w:rsidRDefault="00C65F65" w:rsidP="00963FE6">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773699E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4BB1C0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92FA5D8" w14:textId="77777777" w:rsidR="00C65F65" w:rsidRPr="002640F0" w:rsidRDefault="00C65F65" w:rsidP="00963FE6">
            <w:pPr>
              <w:spacing w:line="360" w:lineRule="auto"/>
              <w:rPr>
                <w:color w:val="000000"/>
                <w:sz w:val="16"/>
                <w:szCs w:val="16"/>
              </w:rPr>
            </w:pPr>
          </w:p>
        </w:tc>
      </w:tr>
      <w:tr w:rsidR="00C65F65" w:rsidRPr="002640F0" w14:paraId="6BF0C1F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AC85EA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3E3B68F" w14:textId="77777777" w:rsidR="00C65F65" w:rsidRPr="002640F0" w:rsidRDefault="00C65F65" w:rsidP="00963FE6">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41DF64E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2E499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4CAA3C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CFA461C" w14:textId="77777777" w:rsidR="00C65F65" w:rsidRPr="002640F0" w:rsidRDefault="00C65F65" w:rsidP="00963FE6">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0860963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6E66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251171F" w14:textId="77777777" w:rsidR="00C65F65" w:rsidRPr="002640F0" w:rsidRDefault="00C65F65" w:rsidP="00963FE6">
            <w:pPr>
              <w:spacing w:line="360" w:lineRule="auto"/>
              <w:rPr>
                <w:color w:val="000000"/>
                <w:sz w:val="16"/>
                <w:szCs w:val="16"/>
              </w:rPr>
            </w:pPr>
          </w:p>
        </w:tc>
      </w:tr>
      <w:tr w:rsidR="00C65F65" w:rsidRPr="002640F0" w14:paraId="50B3BC6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E4E52C3"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6DC9CC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1B6ECD1" w14:textId="77777777" w:rsidR="00C65F65" w:rsidRPr="002640F0" w:rsidRDefault="00C65F65" w:rsidP="00963FE6">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11A7EF1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8CCF4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EF8A2E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38F0031" w14:textId="77777777" w:rsidR="00C65F65" w:rsidRPr="002640F0" w:rsidRDefault="00C65F65" w:rsidP="00963FE6">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00724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0CFFE9A9" w14:textId="77777777" w:rsidR="00C65F65" w:rsidRPr="002640F0" w:rsidRDefault="00C65F65" w:rsidP="00963FE6">
            <w:pPr>
              <w:spacing w:line="360" w:lineRule="auto"/>
              <w:rPr>
                <w:color w:val="000000"/>
                <w:sz w:val="16"/>
                <w:szCs w:val="16"/>
              </w:rPr>
            </w:pPr>
          </w:p>
        </w:tc>
      </w:tr>
      <w:tr w:rsidR="00C65F65" w:rsidRPr="002640F0" w14:paraId="4F354CA8"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509F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1F48BC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A40BC4" w14:textId="77777777" w:rsidR="00C65F65" w:rsidRPr="002640F0" w:rsidRDefault="00C65F65" w:rsidP="00963FE6">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5964454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6C398C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8C8E32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DBF5FB4" w14:textId="77777777" w:rsidR="00C65F65" w:rsidRPr="002640F0" w:rsidRDefault="00C65F65" w:rsidP="00963FE6">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11C764F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97A2DA1" w14:textId="77777777" w:rsidR="00C65F65" w:rsidRPr="002640F0" w:rsidRDefault="00C65F65" w:rsidP="00963FE6">
            <w:pPr>
              <w:spacing w:line="360" w:lineRule="auto"/>
              <w:rPr>
                <w:color w:val="000000"/>
                <w:sz w:val="16"/>
                <w:szCs w:val="16"/>
              </w:rPr>
            </w:pPr>
          </w:p>
        </w:tc>
      </w:tr>
      <w:tr w:rsidR="00C65F65" w:rsidRPr="002640F0" w14:paraId="5CA142B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ACABAB2"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E692D8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4059A3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5F9426F" w14:textId="77777777" w:rsidR="00C65F65" w:rsidRPr="002640F0" w:rsidRDefault="00C65F65" w:rsidP="00963FE6">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26768719"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C299DB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393D124"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68CB283E" w14:textId="77777777" w:rsidR="00C65F65" w:rsidRPr="002640F0" w:rsidRDefault="00C65F65" w:rsidP="00963FE6">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54D3CE61" w14:textId="77777777" w:rsidR="00C65F65" w:rsidRPr="002640F0" w:rsidRDefault="00C65F65" w:rsidP="00963FE6">
            <w:pPr>
              <w:spacing w:line="360" w:lineRule="auto"/>
              <w:rPr>
                <w:color w:val="000000"/>
                <w:sz w:val="16"/>
                <w:szCs w:val="16"/>
              </w:rPr>
            </w:pPr>
          </w:p>
        </w:tc>
      </w:tr>
      <w:tr w:rsidR="00C65F65" w:rsidRPr="002640F0" w14:paraId="4D4D78D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18A55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2F57D7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EDB632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1777AA1" w14:textId="77777777" w:rsidR="00C65F65" w:rsidRPr="002640F0" w:rsidRDefault="00C65F65" w:rsidP="00963FE6">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5FA8337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2CAAF2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4AD369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4142223" w14:textId="77777777" w:rsidR="00C65F65" w:rsidRPr="002640F0" w:rsidRDefault="00C65F65" w:rsidP="00963FE6">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536E660A" w14:textId="77777777" w:rsidR="00C65F65" w:rsidRPr="002640F0" w:rsidRDefault="00C65F65" w:rsidP="00963FE6">
            <w:pPr>
              <w:spacing w:line="360" w:lineRule="auto"/>
              <w:rPr>
                <w:color w:val="000000"/>
                <w:sz w:val="16"/>
                <w:szCs w:val="16"/>
              </w:rPr>
            </w:pPr>
          </w:p>
        </w:tc>
      </w:tr>
      <w:tr w:rsidR="00C65F65" w:rsidRPr="002640F0" w14:paraId="0347901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02240A0"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2D16168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36A780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68AA5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EC3E51" w14:textId="77777777" w:rsidR="00C65F65" w:rsidRPr="002640F0" w:rsidRDefault="00C65F65" w:rsidP="00963FE6">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551F96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7ECB791"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F4B10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DC46AF1" w14:textId="77777777" w:rsidR="00C65F65" w:rsidRPr="002640F0" w:rsidRDefault="00C65F65" w:rsidP="00963FE6">
            <w:pPr>
              <w:spacing w:line="360" w:lineRule="auto"/>
              <w:rPr>
                <w:color w:val="000000"/>
                <w:sz w:val="16"/>
                <w:szCs w:val="16"/>
              </w:rPr>
            </w:pPr>
            <w:r w:rsidRPr="002640F0">
              <w:rPr>
                <w:color w:val="000000"/>
                <w:sz w:val="16"/>
                <w:szCs w:val="16"/>
              </w:rPr>
              <w:t>15.644*</w:t>
            </w:r>
          </w:p>
        </w:tc>
      </w:tr>
      <w:tr w:rsidR="00C65F65" w:rsidRPr="002640F0" w14:paraId="2957761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B6FBBD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8850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227BEEB"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9D4269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AD889C7" w14:textId="77777777" w:rsidR="00C65F65" w:rsidRPr="002640F0" w:rsidRDefault="00C65F65" w:rsidP="00963FE6">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702A6FD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27121939"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5E72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5B8DB0" w14:textId="77777777" w:rsidR="00C65F65" w:rsidRPr="002640F0" w:rsidRDefault="00C65F65" w:rsidP="00963FE6">
            <w:pPr>
              <w:spacing w:line="360" w:lineRule="auto"/>
              <w:rPr>
                <w:color w:val="000000"/>
                <w:sz w:val="16"/>
                <w:szCs w:val="16"/>
              </w:rPr>
            </w:pPr>
            <w:r w:rsidRPr="002640F0">
              <w:rPr>
                <w:color w:val="000000"/>
                <w:sz w:val="16"/>
                <w:szCs w:val="16"/>
              </w:rPr>
              <w:t>(6.873)</w:t>
            </w:r>
          </w:p>
        </w:tc>
      </w:tr>
      <w:tr w:rsidR="00C65F65" w:rsidRPr="002640F0" w14:paraId="3FD5D2A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598847"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54CDC9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75B0BA6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7EC1867"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770DB3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F95D45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5200233D"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6A54AAE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4D2C8421"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4621BE95"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8FE793B"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257D80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AC63DA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376066"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179D5CA"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0B6AB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0309F88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308F104E"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7B7156F4"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0AB07836" w14:textId="77777777" w:rsidR="00A03CE8" w:rsidRPr="00057254"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689AB45" w14:textId="11D44238" w:rsidR="00C65F65" w:rsidRPr="00057254" w:rsidRDefault="00C65F65" w:rsidP="00963FE6">
      <w:pPr>
        <w:spacing w:before="240" w:line="480" w:lineRule="auto"/>
      </w:pPr>
      <w:r w:rsidRPr="00057254">
        <w:rPr>
          <w:b/>
          <w:bCs/>
        </w:rPr>
        <w:lastRenderedPageBreak/>
        <w:t xml:space="preserve">Table </w:t>
      </w:r>
      <w:r w:rsidR="00D43DA0">
        <w:rPr>
          <w:b/>
          <w:bCs/>
        </w:rPr>
        <w:t>3</w:t>
      </w:r>
      <w:r w:rsidRPr="00057254">
        <w:rPr>
          <w:b/>
          <w:bCs/>
        </w:rPr>
        <w:t>.</w:t>
      </w:r>
      <w:r w:rsidRPr="00057254">
        <w:t xml:space="preserve"> Interactions between social capital</w:t>
      </w:r>
      <w:r w:rsidR="004F00AA" w:rsidRPr="00057254">
        <w:t xml:space="preserve"> </w:t>
      </w:r>
      <w:r w:rsidRPr="00057254">
        <w:t>and economic change</w:t>
      </w:r>
      <w:r w:rsidR="004A4536">
        <w:t xml:space="preserve">, 2016 elections </w:t>
      </w:r>
      <w:r w:rsidR="004A4536" w:rsidRPr="00057254">
        <w:t xml:space="preserve">(Part </w:t>
      </w:r>
      <w:r w:rsidR="004A4536">
        <w:t>3</w:t>
      </w:r>
      <w:r w:rsidR="004A4536" w:rsidRPr="00057254">
        <w:t>)</w:t>
      </w:r>
    </w:p>
    <w:tbl>
      <w:tblPr>
        <w:tblW w:w="5000" w:type="pct"/>
        <w:tblLook w:val="04A0" w:firstRow="1" w:lastRow="0" w:firstColumn="1" w:lastColumn="0" w:noHBand="0" w:noVBand="1"/>
      </w:tblPr>
      <w:tblGrid>
        <w:gridCol w:w="3322"/>
        <w:gridCol w:w="1426"/>
        <w:gridCol w:w="1426"/>
        <w:gridCol w:w="1426"/>
        <w:gridCol w:w="1426"/>
      </w:tblGrid>
      <w:tr w:rsidR="00C65F65" w:rsidRPr="00057254" w14:paraId="21CB94C1" w14:textId="77777777" w:rsidTr="00437C28">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A7C61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30A76B49" w14:textId="3E122A66" w:rsidR="00C65F65" w:rsidRPr="00057254" w:rsidRDefault="009E41D9" w:rsidP="00963FE6">
            <w:pPr>
              <w:spacing w:line="360" w:lineRule="auto"/>
              <w:jc w:val="center"/>
              <w:rPr>
                <w:b/>
                <w:bCs/>
                <w:color w:val="000000"/>
                <w:sz w:val="16"/>
                <w:szCs w:val="16"/>
              </w:rPr>
            </w:pPr>
            <w:r w:rsidRPr="00057254">
              <w:rPr>
                <w:b/>
                <w:bCs/>
                <w:color w:val="000000"/>
                <w:sz w:val="16"/>
                <w:szCs w:val="16"/>
              </w:rPr>
              <w:t>Economic</w:t>
            </w:r>
            <w:r w:rsidR="00C65F65" w:rsidRPr="00057254">
              <w:rPr>
                <w:b/>
                <w:bCs/>
                <w:color w:val="000000"/>
                <w:sz w:val="16"/>
                <w:szCs w:val="16"/>
              </w:rPr>
              <w:t xml:space="preserve"> Connectedness</w:t>
            </w:r>
          </w:p>
        </w:tc>
      </w:tr>
      <w:tr w:rsidR="00C65F65" w:rsidRPr="00057254" w14:paraId="761C318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A1683A9"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6CC5B22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775142A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3763C6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9F84FD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D5C5B0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2A46E3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924348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CFFFA0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7326E5D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364C04AE"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6D44565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B1E0BBD"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4AB541D4" w14:textId="77777777" w:rsidR="00C65F65" w:rsidRPr="00057254" w:rsidRDefault="00C65F65" w:rsidP="00963FE6">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26AB38B6" w14:textId="77777777" w:rsidR="00C65F65" w:rsidRPr="00057254" w:rsidRDefault="00C65F65" w:rsidP="00963FE6">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11AB57AA" w14:textId="77777777" w:rsidR="00C65F65" w:rsidRPr="00057254" w:rsidRDefault="00C65F65" w:rsidP="00963FE6">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754EDB6A" w14:textId="77777777" w:rsidR="00C65F65" w:rsidRPr="00057254" w:rsidRDefault="00C65F65" w:rsidP="00963FE6">
            <w:pPr>
              <w:spacing w:line="360" w:lineRule="auto"/>
              <w:rPr>
                <w:color w:val="000000"/>
                <w:sz w:val="16"/>
                <w:szCs w:val="16"/>
              </w:rPr>
            </w:pPr>
            <w:r w:rsidRPr="00057254">
              <w:rPr>
                <w:color w:val="000000"/>
                <w:sz w:val="16"/>
                <w:szCs w:val="16"/>
              </w:rPr>
              <w:t>-0.077**</w:t>
            </w:r>
          </w:p>
        </w:tc>
      </w:tr>
      <w:tr w:rsidR="00C65F65" w:rsidRPr="00057254" w14:paraId="1CCB324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1B1F3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2EA38C1"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7E902A16"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7BAB965C"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0B437BE" w14:textId="77777777" w:rsidR="00C65F65" w:rsidRPr="00057254" w:rsidRDefault="00C65F65" w:rsidP="00963FE6">
            <w:pPr>
              <w:spacing w:line="360" w:lineRule="auto"/>
              <w:rPr>
                <w:color w:val="000000"/>
                <w:sz w:val="16"/>
                <w:szCs w:val="16"/>
              </w:rPr>
            </w:pPr>
            <w:r w:rsidRPr="00057254">
              <w:rPr>
                <w:color w:val="000000"/>
                <w:sz w:val="16"/>
                <w:szCs w:val="16"/>
              </w:rPr>
              <w:t>(0.025)</w:t>
            </w:r>
          </w:p>
        </w:tc>
      </w:tr>
      <w:tr w:rsidR="00C65F65" w:rsidRPr="00057254" w14:paraId="0805453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A55188D"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D9BAC21" w14:textId="77777777" w:rsidR="00C65F65" w:rsidRPr="00057254" w:rsidRDefault="00C65F65" w:rsidP="00963FE6">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08275A7D" w14:textId="77777777" w:rsidR="00C65F65" w:rsidRPr="00057254" w:rsidRDefault="00C65F65" w:rsidP="00963FE6">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68C7217C" w14:textId="77777777" w:rsidR="00C65F65" w:rsidRPr="00057254" w:rsidRDefault="00C65F65" w:rsidP="00963FE6">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3A5C751A" w14:textId="77777777" w:rsidR="00C65F65" w:rsidRPr="00057254" w:rsidRDefault="00C65F65" w:rsidP="00963FE6">
            <w:pPr>
              <w:spacing w:line="360" w:lineRule="auto"/>
              <w:rPr>
                <w:color w:val="000000"/>
                <w:sz w:val="16"/>
                <w:szCs w:val="16"/>
              </w:rPr>
            </w:pPr>
            <w:r w:rsidRPr="00057254">
              <w:rPr>
                <w:color w:val="000000"/>
                <w:sz w:val="16"/>
                <w:szCs w:val="16"/>
              </w:rPr>
              <w:t>-0.186***</w:t>
            </w:r>
          </w:p>
        </w:tc>
      </w:tr>
      <w:tr w:rsidR="00C65F65" w:rsidRPr="00057254" w14:paraId="05D8299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D3DB9A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40837F9" w14:textId="77777777" w:rsidR="00C65F65" w:rsidRPr="00057254" w:rsidRDefault="00C65F65" w:rsidP="00963FE6">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5A583268" w14:textId="77777777" w:rsidR="00C65F65" w:rsidRPr="00057254" w:rsidRDefault="00C65F65" w:rsidP="00963FE6">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0492AFA7" w14:textId="77777777" w:rsidR="00C65F65" w:rsidRPr="00057254" w:rsidRDefault="00C65F65" w:rsidP="00963FE6">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0A69546A" w14:textId="77777777" w:rsidR="00C65F65" w:rsidRPr="00057254" w:rsidRDefault="00C65F65" w:rsidP="00963FE6">
            <w:pPr>
              <w:spacing w:line="360" w:lineRule="auto"/>
              <w:rPr>
                <w:color w:val="000000"/>
                <w:sz w:val="16"/>
                <w:szCs w:val="16"/>
              </w:rPr>
            </w:pPr>
            <w:r w:rsidRPr="00057254">
              <w:rPr>
                <w:color w:val="000000"/>
                <w:sz w:val="16"/>
                <w:szCs w:val="16"/>
              </w:rPr>
              <w:t>(0.035)</w:t>
            </w:r>
          </w:p>
        </w:tc>
      </w:tr>
      <w:tr w:rsidR="00C65F65" w:rsidRPr="00057254" w14:paraId="23D271F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0BF8F51"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5FEA08FD" w14:textId="77777777" w:rsidR="00C65F65" w:rsidRPr="00057254" w:rsidRDefault="00C65F65" w:rsidP="00963FE6">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3067C7B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864E63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DF6FD7" w14:textId="77777777" w:rsidR="00C65F65" w:rsidRPr="00057254" w:rsidRDefault="00C65F65" w:rsidP="00963FE6">
            <w:pPr>
              <w:spacing w:line="360" w:lineRule="auto"/>
              <w:rPr>
                <w:color w:val="000000"/>
                <w:sz w:val="16"/>
                <w:szCs w:val="16"/>
              </w:rPr>
            </w:pPr>
          </w:p>
        </w:tc>
      </w:tr>
      <w:tr w:rsidR="00C65F65" w:rsidRPr="00057254" w14:paraId="579E61A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B6B932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8F951BA" w14:textId="77777777" w:rsidR="00C65F65" w:rsidRPr="00057254" w:rsidRDefault="00C65F65" w:rsidP="00963FE6">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FC1318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194C8A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3E37222" w14:textId="77777777" w:rsidR="00C65F65" w:rsidRPr="00057254" w:rsidRDefault="00C65F65" w:rsidP="00963FE6">
            <w:pPr>
              <w:spacing w:line="360" w:lineRule="auto"/>
              <w:rPr>
                <w:color w:val="000000"/>
                <w:sz w:val="16"/>
                <w:szCs w:val="16"/>
              </w:rPr>
            </w:pPr>
          </w:p>
        </w:tc>
      </w:tr>
      <w:tr w:rsidR="00C65F65" w:rsidRPr="00057254" w14:paraId="6F91A461"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2156C07"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ADE4E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712F5B" w14:textId="77777777" w:rsidR="00C65F65" w:rsidRPr="00057254" w:rsidRDefault="00C65F65" w:rsidP="00963FE6">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7A32B3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6225E8B" w14:textId="77777777" w:rsidR="00C65F65" w:rsidRPr="00057254" w:rsidRDefault="00C65F65" w:rsidP="00963FE6">
            <w:pPr>
              <w:spacing w:line="360" w:lineRule="auto"/>
              <w:rPr>
                <w:color w:val="000000"/>
                <w:sz w:val="16"/>
                <w:szCs w:val="16"/>
              </w:rPr>
            </w:pPr>
          </w:p>
        </w:tc>
      </w:tr>
      <w:tr w:rsidR="00C65F65" w:rsidRPr="00057254" w14:paraId="35D6BA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15C0BA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33908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030F82"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1676D6C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8198380" w14:textId="77777777" w:rsidR="00C65F65" w:rsidRPr="00057254" w:rsidRDefault="00C65F65" w:rsidP="00963FE6">
            <w:pPr>
              <w:spacing w:line="360" w:lineRule="auto"/>
              <w:rPr>
                <w:color w:val="000000"/>
                <w:sz w:val="16"/>
                <w:szCs w:val="16"/>
              </w:rPr>
            </w:pPr>
          </w:p>
        </w:tc>
      </w:tr>
      <w:tr w:rsidR="00C65F65" w:rsidRPr="00057254" w14:paraId="7DA8A8C5"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ADD01D"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6C158E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1FB28B1"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B54BC87" w14:textId="77777777" w:rsidR="00C65F65" w:rsidRPr="00057254" w:rsidRDefault="00C65F65" w:rsidP="00963FE6">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2CD18A05" w14:textId="77777777" w:rsidR="00C65F65" w:rsidRPr="00057254" w:rsidRDefault="00C65F65" w:rsidP="00963FE6">
            <w:pPr>
              <w:spacing w:line="360" w:lineRule="auto"/>
              <w:rPr>
                <w:color w:val="000000"/>
                <w:sz w:val="16"/>
                <w:szCs w:val="16"/>
              </w:rPr>
            </w:pPr>
          </w:p>
        </w:tc>
      </w:tr>
      <w:tr w:rsidR="00C65F65" w:rsidRPr="00057254" w14:paraId="3FA0B4B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A5F8E4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EE2AF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96D32C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D4219DF" w14:textId="77777777" w:rsidR="00C65F65" w:rsidRPr="00057254" w:rsidRDefault="00C65F65" w:rsidP="00963FE6">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0BE7331E" w14:textId="77777777" w:rsidR="00C65F65" w:rsidRPr="00057254" w:rsidRDefault="00C65F65" w:rsidP="00963FE6">
            <w:pPr>
              <w:spacing w:line="360" w:lineRule="auto"/>
              <w:rPr>
                <w:color w:val="000000"/>
                <w:sz w:val="16"/>
                <w:szCs w:val="16"/>
              </w:rPr>
            </w:pPr>
          </w:p>
        </w:tc>
      </w:tr>
      <w:tr w:rsidR="00C65F65" w:rsidRPr="00057254" w14:paraId="78FC990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3423191"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6D74540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2C86DE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E2D1D3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3C5DEAF" w14:textId="77777777" w:rsidR="00C65F65" w:rsidRPr="00057254" w:rsidRDefault="00C65F65" w:rsidP="00963FE6">
            <w:pPr>
              <w:spacing w:line="360" w:lineRule="auto"/>
              <w:rPr>
                <w:color w:val="000000"/>
                <w:sz w:val="16"/>
                <w:szCs w:val="16"/>
              </w:rPr>
            </w:pPr>
            <w:r w:rsidRPr="00057254">
              <w:rPr>
                <w:color w:val="000000"/>
                <w:sz w:val="16"/>
                <w:szCs w:val="16"/>
              </w:rPr>
              <w:t>-2**</w:t>
            </w:r>
          </w:p>
        </w:tc>
      </w:tr>
      <w:tr w:rsidR="00C65F65" w:rsidRPr="00057254" w14:paraId="6C3500D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D88210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A68B2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D8E531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815E4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F88C8E" w14:textId="77777777" w:rsidR="00C65F65" w:rsidRPr="00057254" w:rsidRDefault="00C65F65" w:rsidP="00963FE6">
            <w:pPr>
              <w:spacing w:line="360" w:lineRule="auto"/>
              <w:rPr>
                <w:color w:val="000000"/>
                <w:sz w:val="16"/>
                <w:szCs w:val="16"/>
              </w:rPr>
            </w:pPr>
            <w:r w:rsidRPr="00057254">
              <w:rPr>
                <w:color w:val="000000"/>
                <w:sz w:val="16"/>
                <w:szCs w:val="16"/>
              </w:rPr>
              <w:t>(0.701)</w:t>
            </w:r>
          </w:p>
        </w:tc>
      </w:tr>
      <w:tr w:rsidR="00C65F65" w:rsidRPr="00057254" w14:paraId="6E46BEDD"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86F4A52"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708307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C0C00E"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694C2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3FCA4AF" w14:textId="77777777" w:rsidR="00C65F65" w:rsidRPr="00057254" w:rsidRDefault="00C65F65" w:rsidP="00963FE6">
            <w:pPr>
              <w:spacing w:line="360" w:lineRule="auto"/>
              <w:rPr>
                <w:color w:val="000000"/>
                <w:sz w:val="16"/>
                <w:szCs w:val="16"/>
              </w:rPr>
            </w:pPr>
          </w:p>
        </w:tc>
      </w:tr>
      <w:tr w:rsidR="00C65F65" w:rsidRPr="00057254" w14:paraId="4DD1495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B1516B4"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6314B8F3" w14:textId="77777777" w:rsidR="00C65F65" w:rsidRPr="00057254" w:rsidRDefault="00C65F65" w:rsidP="00963FE6">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2D084002"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08C5EA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416E80F" w14:textId="77777777" w:rsidR="00C65F65" w:rsidRPr="00057254" w:rsidRDefault="00C65F65" w:rsidP="00963FE6">
            <w:pPr>
              <w:spacing w:line="360" w:lineRule="auto"/>
              <w:rPr>
                <w:color w:val="000000"/>
                <w:sz w:val="16"/>
                <w:szCs w:val="16"/>
              </w:rPr>
            </w:pPr>
          </w:p>
        </w:tc>
      </w:tr>
      <w:tr w:rsidR="00C65F65" w:rsidRPr="00057254" w14:paraId="111FC74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0F64EF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43F34F7" w14:textId="77777777" w:rsidR="00C65F65" w:rsidRPr="00057254" w:rsidRDefault="00C65F65" w:rsidP="00963FE6">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77DFB13B"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B9F2BE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4642659" w14:textId="77777777" w:rsidR="00C65F65" w:rsidRPr="00057254" w:rsidRDefault="00C65F65" w:rsidP="00963FE6">
            <w:pPr>
              <w:spacing w:line="360" w:lineRule="auto"/>
              <w:rPr>
                <w:color w:val="000000"/>
                <w:sz w:val="16"/>
                <w:szCs w:val="16"/>
              </w:rPr>
            </w:pPr>
          </w:p>
        </w:tc>
      </w:tr>
      <w:tr w:rsidR="00C65F65" w:rsidRPr="00057254" w14:paraId="08E8696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B2BAE75"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25D067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721EDD5" w14:textId="77777777" w:rsidR="00C65F65" w:rsidRPr="00057254" w:rsidRDefault="00C65F65" w:rsidP="00963FE6">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7BADDB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BD0151" w14:textId="77777777" w:rsidR="00C65F65" w:rsidRPr="00057254" w:rsidRDefault="00C65F65" w:rsidP="00963FE6">
            <w:pPr>
              <w:spacing w:line="360" w:lineRule="auto"/>
              <w:rPr>
                <w:color w:val="000000"/>
                <w:sz w:val="16"/>
                <w:szCs w:val="16"/>
              </w:rPr>
            </w:pPr>
          </w:p>
        </w:tc>
      </w:tr>
      <w:tr w:rsidR="00C65F65" w:rsidRPr="00057254" w14:paraId="078EB8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205A4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F332E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7F67E3" w14:textId="77777777" w:rsidR="00C65F65" w:rsidRPr="00057254" w:rsidRDefault="00C65F65" w:rsidP="00963FE6">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67C14C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AA410E" w14:textId="77777777" w:rsidR="00C65F65" w:rsidRPr="00057254" w:rsidRDefault="00C65F65" w:rsidP="00963FE6">
            <w:pPr>
              <w:spacing w:line="360" w:lineRule="auto"/>
              <w:rPr>
                <w:color w:val="000000"/>
                <w:sz w:val="16"/>
                <w:szCs w:val="16"/>
              </w:rPr>
            </w:pPr>
          </w:p>
        </w:tc>
      </w:tr>
      <w:tr w:rsidR="00C65F65" w:rsidRPr="00057254" w14:paraId="49F285D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390388"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6B491C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ECC89CD"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7CF683F" w14:textId="77777777" w:rsidR="00C65F65" w:rsidRPr="00057254" w:rsidRDefault="00C65F65" w:rsidP="00963FE6">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2ADF0C95" w14:textId="77777777" w:rsidR="00C65F65" w:rsidRPr="00057254" w:rsidRDefault="00C65F65" w:rsidP="00963FE6">
            <w:pPr>
              <w:spacing w:line="360" w:lineRule="auto"/>
              <w:rPr>
                <w:color w:val="000000"/>
                <w:sz w:val="16"/>
                <w:szCs w:val="16"/>
              </w:rPr>
            </w:pPr>
          </w:p>
        </w:tc>
      </w:tr>
      <w:tr w:rsidR="00C65F65" w:rsidRPr="00057254" w14:paraId="50FEB8F8"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805A7E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C0638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6724A"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B74E0" w14:textId="77777777" w:rsidR="00C65F65" w:rsidRPr="00057254" w:rsidRDefault="00C65F65" w:rsidP="00963FE6">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20CF6FBF" w14:textId="77777777" w:rsidR="00C65F65" w:rsidRPr="00057254" w:rsidRDefault="00C65F65" w:rsidP="00963FE6">
            <w:pPr>
              <w:spacing w:line="360" w:lineRule="auto"/>
              <w:rPr>
                <w:color w:val="000000"/>
                <w:sz w:val="16"/>
                <w:szCs w:val="16"/>
              </w:rPr>
            </w:pPr>
          </w:p>
        </w:tc>
      </w:tr>
      <w:tr w:rsidR="00C65F65" w:rsidRPr="00057254" w14:paraId="5CF13236"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0ADFFA"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573F6A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6E6049F"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14C2A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1FC73BE" w14:textId="77777777" w:rsidR="00C65F65" w:rsidRPr="00057254" w:rsidRDefault="00C65F65" w:rsidP="00963FE6">
            <w:pPr>
              <w:spacing w:line="360" w:lineRule="auto"/>
              <w:rPr>
                <w:color w:val="000000"/>
                <w:sz w:val="16"/>
                <w:szCs w:val="16"/>
              </w:rPr>
            </w:pPr>
            <w:r w:rsidRPr="00057254">
              <w:rPr>
                <w:color w:val="000000"/>
                <w:sz w:val="16"/>
                <w:szCs w:val="16"/>
              </w:rPr>
              <w:t>2.219**</w:t>
            </w:r>
          </w:p>
        </w:tc>
      </w:tr>
      <w:tr w:rsidR="00C65F65" w:rsidRPr="00057254" w14:paraId="5FD17AE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C203A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B8172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02036D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EE3C2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29B0312" w14:textId="77777777" w:rsidR="00C65F65" w:rsidRPr="00057254" w:rsidRDefault="00C65F65" w:rsidP="00963FE6">
            <w:pPr>
              <w:spacing w:line="360" w:lineRule="auto"/>
              <w:rPr>
                <w:color w:val="000000"/>
                <w:sz w:val="16"/>
                <w:szCs w:val="16"/>
              </w:rPr>
            </w:pPr>
            <w:r w:rsidRPr="00057254">
              <w:rPr>
                <w:color w:val="000000"/>
                <w:sz w:val="16"/>
                <w:szCs w:val="16"/>
              </w:rPr>
              <w:t>(0.857)</w:t>
            </w:r>
          </w:p>
        </w:tc>
      </w:tr>
      <w:tr w:rsidR="00C65F65" w:rsidRPr="00057254" w14:paraId="2136853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26557C0"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04E4141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3CE3070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C9083A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7F169A9D"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7AB5CAD2"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3A1D637"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2A3D525"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5234CC2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4E87BFB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48D3A6E0"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68A6624E" w14:textId="52162D05" w:rsidR="00D43DA0"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866749A" w14:textId="12D5CE35" w:rsidR="00D43DA0" w:rsidRDefault="004A4536" w:rsidP="000764D4">
      <w:pPr>
        <w:spacing w:before="12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57F46BDA" w14:textId="279B2C35" w:rsidR="008D3B87" w:rsidRDefault="008D3B87" w:rsidP="008D3B87">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1</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B774B" w:rsidRPr="003B774B" w14:paraId="5988D8CC" w14:textId="77777777" w:rsidTr="008D3B87">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699988B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421DED61" w14:textId="77777777" w:rsidR="00D43DA0" w:rsidRPr="003B774B" w:rsidRDefault="00D43DA0" w:rsidP="008D3B87">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1287E7A" w14:textId="77777777" w:rsidR="00D43DA0" w:rsidRPr="003B774B" w:rsidRDefault="00D43DA0" w:rsidP="008D3B87">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3B774B" w:rsidRPr="003B774B" w14:paraId="487AC87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1F1F913" w14:textId="77777777" w:rsidR="00D43DA0" w:rsidRPr="003B774B" w:rsidRDefault="00D43DA0" w:rsidP="008D3B87">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6AED4E7A" w14:textId="5F2AE174"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CE892D6" w14:textId="44E3CC3C"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55E099" w14:textId="547D57A6"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6964B04" w14:textId="6A9EE360"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4EC88E7A" w14:textId="48C7C72D"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F0EB6BB" w14:textId="695AAC60"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2853105" w14:textId="2187E6A6"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7AB68E37" w14:textId="1D638ED4"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EFB3EC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96A74F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41731B3" w14:textId="0B18000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8DAA2C7" w14:textId="721EFA2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6A384C9" w14:textId="67984D59"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A29DA5A" w14:textId="6C85CAB7"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72AA8589" w14:textId="3330E98F"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12D1C69E" w14:textId="5693CDFE"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14BD59D1" w14:textId="75A820BA"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3F2B662A" w14:textId="0F6B1D7B"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C4E380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07A48395" w14:textId="77777777" w:rsidR="00D43DA0" w:rsidRPr="003B774B" w:rsidRDefault="00D43DA0" w:rsidP="008D3B87">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D58A772" w14:textId="32C5BAB3" w:rsidR="00D43DA0" w:rsidRPr="003B774B" w:rsidRDefault="00D43DA0" w:rsidP="008D3B87">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5D1CA2B8" w14:textId="296F9AA3" w:rsidR="00D43DA0" w:rsidRPr="003B774B" w:rsidRDefault="00D43DA0" w:rsidP="008D3B87">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2E9B52AC" w14:textId="58DC4B90" w:rsidR="00D43DA0" w:rsidRPr="003B774B" w:rsidRDefault="00D43DA0" w:rsidP="008D3B87">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17BF648F" w14:textId="118CC44C" w:rsidR="00D43DA0" w:rsidRPr="003B774B" w:rsidRDefault="00D43DA0" w:rsidP="008D3B87">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24816DC9" w14:textId="767CCF1D" w:rsidR="00D43DA0" w:rsidRPr="003B774B" w:rsidRDefault="00D43DA0" w:rsidP="008D3B87">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145D7577" w14:textId="331189C4" w:rsidR="00D43DA0" w:rsidRPr="003B774B" w:rsidRDefault="00D43DA0" w:rsidP="008D3B87">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6070079B" w14:textId="4DFC8923" w:rsidR="00D43DA0" w:rsidRPr="003B774B" w:rsidRDefault="00D43DA0" w:rsidP="008D3B87">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44E0BA0C" w14:textId="1B56AF95" w:rsidR="00D43DA0" w:rsidRPr="003B774B" w:rsidRDefault="00D43DA0" w:rsidP="008D3B87">
            <w:pPr>
              <w:spacing w:line="360" w:lineRule="auto"/>
              <w:rPr>
                <w:color w:val="000000"/>
                <w:sz w:val="16"/>
                <w:szCs w:val="16"/>
              </w:rPr>
            </w:pPr>
            <w:r w:rsidRPr="003B774B">
              <w:rPr>
                <w:color w:val="000000"/>
                <w:sz w:val="16"/>
                <w:szCs w:val="16"/>
              </w:rPr>
              <w:t>-0.015</w:t>
            </w:r>
          </w:p>
        </w:tc>
      </w:tr>
      <w:tr w:rsidR="003B774B" w:rsidRPr="003B774B" w14:paraId="203E5EF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FC90E7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F3C8023" w14:textId="66983AAB"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0F0C8C32" w14:textId="398C2B6B"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6F6B0698" w14:textId="164BB34C"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7E8EA67" w14:textId="7A1006CA" w:rsidR="00D43DA0" w:rsidRPr="003B774B" w:rsidRDefault="00D43DA0" w:rsidP="008D3B87">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3D7574EB" w14:textId="2D228645"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5E132CD1" w14:textId="00937AF4"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0AB38C7" w14:textId="6C25F06F" w:rsidR="00D43DA0" w:rsidRPr="003B774B" w:rsidRDefault="00D43DA0" w:rsidP="008D3B87">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63ADDE84" w14:textId="679AADEF" w:rsidR="00D43DA0" w:rsidRPr="003B774B" w:rsidRDefault="00D43DA0" w:rsidP="008D3B87">
            <w:pPr>
              <w:spacing w:line="360" w:lineRule="auto"/>
              <w:rPr>
                <w:color w:val="000000"/>
                <w:sz w:val="16"/>
                <w:szCs w:val="16"/>
              </w:rPr>
            </w:pPr>
            <w:r w:rsidRPr="003B774B">
              <w:rPr>
                <w:color w:val="000000"/>
                <w:sz w:val="16"/>
                <w:szCs w:val="16"/>
              </w:rPr>
              <w:t>(0.029)</w:t>
            </w:r>
          </w:p>
        </w:tc>
      </w:tr>
      <w:tr w:rsidR="003B774B" w:rsidRPr="003B774B" w14:paraId="42D6DCF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3CD4076" w14:textId="77777777" w:rsidR="00D43DA0" w:rsidRPr="003B774B" w:rsidRDefault="00D43DA0" w:rsidP="008D3B87">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442E9A7A" w14:textId="488C5AA8" w:rsidR="00D43DA0" w:rsidRPr="003B774B" w:rsidRDefault="00D43DA0" w:rsidP="008D3B87">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AE90938" w14:textId="58C643F8" w:rsidR="00D43DA0" w:rsidRPr="003B774B" w:rsidRDefault="00D43DA0" w:rsidP="008D3B87">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69138D72" w14:textId="712A383B" w:rsidR="00D43DA0" w:rsidRPr="003B774B" w:rsidRDefault="00D43DA0" w:rsidP="008D3B87">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2E264208" w14:textId="2758DA0C" w:rsidR="00D43DA0" w:rsidRPr="003B774B" w:rsidRDefault="00D43DA0" w:rsidP="008D3B87">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0CBFEACD" w14:textId="2085CCC6" w:rsidR="00D43DA0" w:rsidRPr="003B774B" w:rsidRDefault="00D43DA0" w:rsidP="008D3B87">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399F6F4C" w14:textId="4B84A2F4" w:rsidR="00D43DA0" w:rsidRPr="003B774B" w:rsidRDefault="00D43DA0" w:rsidP="008D3B87">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347D929F" w14:textId="0685C1AC" w:rsidR="00D43DA0" w:rsidRPr="003B774B" w:rsidRDefault="00D43DA0" w:rsidP="008D3B87">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506EB9B3" w14:textId="29A52CF1" w:rsidR="00D43DA0" w:rsidRPr="003B774B" w:rsidRDefault="00D43DA0" w:rsidP="008D3B87">
            <w:pPr>
              <w:spacing w:line="360" w:lineRule="auto"/>
              <w:rPr>
                <w:color w:val="000000"/>
                <w:sz w:val="16"/>
                <w:szCs w:val="16"/>
              </w:rPr>
            </w:pPr>
            <w:r w:rsidRPr="003B774B">
              <w:rPr>
                <w:color w:val="000000"/>
                <w:sz w:val="16"/>
                <w:szCs w:val="16"/>
              </w:rPr>
              <w:t>0.54</w:t>
            </w:r>
            <w:r w:rsidR="003B774B" w:rsidRPr="003B774B">
              <w:rPr>
                <w:color w:val="000000"/>
                <w:sz w:val="16"/>
                <w:szCs w:val="16"/>
              </w:rPr>
              <w:t>4</w:t>
            </w:r>
            <w:r w:rsidRPr="003B774B">
              <w:rPr>
                <w:color w:val="000000"/>
                <w:sz w:val="16"/>
                <w:szCs w:val="16"/>
              </w:rPr>
              <w:t>**</w:t>
            </w:r>
          </w:p>
        </w:tc>
      </w:tr>
      <w:tr w:rsidR="003B774B" w:rsidRPr="003B774B" w14:paraId="1F92E6DD"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7E8FBB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00DE749" w14:textId="4B7EB726" w:rsidR="00D43DA0" w:rsidRPr="003B774B" w:rsidRDefault="00D43DA0" w:rsidP="008D3B87">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406EB7C2" w14:textId="04655E81" w:rsidR="00D43DA0" w:rsidRPr="003B774B" w:rsidRDefault="00D43DA0" w:rsidP="008D3B87">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728C57F4" w14:textId="46AF38BE" w:rsidR="00D43DA0" w:rsidRPr="003B774B" w:rsidRDefault="00D43DA0" w:rsidP="008D3B87">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0D171A9D" w14:textId="16B1CCAA" w:rsidR="00D43DA0" w:rsidRPr="003B774B" w:rsidRDefault="00D43DA0" w:rsidP="008D3B87">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4A64ACF6" w14:textId="0A040511" w:rsidR="00D43DA0" w:rsidRPr="003B774B" w:rsidRDefault="00D43DA0" w:rsidP="008D3B87">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134C2E7D" w14:textId="3A6C530E" w:rsidR="00D43DA0" w:rsidRPr="003B774B" w:rsidRDefault="00D43DA0" w:rsidP="008D3B87">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CA03212" w14:textId="546393D0" w:rsidR="00D43DA0" w:rsidRPr="003B774B" w:rsidRDefault="00D43DA0" w:rsidP="008D3B87">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58ADD360" w14:textId="48FAB93B" w:rsidR="00D43DA0" w:rsidRPr="003B774B" w:rsidRDefault="00D43DA0" w:rsidP="008D3B87">
            <w:pPr>
              <w:spacing w:line="360" w:lineRule="auto"/>
              <w:rPr>
                <w:color w:val="000000"/>
                <w:sz w:val="16"/>
                <w:szCs w:val="16"/>
              </w:rPr>
            </w:pPr>
            <w:r w:rsidRPr="003B774B">
              <w:rPr>
                <w:color w:val="000000"/>
                <w:sz w:val="16"/>
                <w:szCs w:val="16"/>
              </w:rPr>
              <w:t>(0.19</w:t>
            </w:r>
            <w:r w:rsidR="003B774B" w:rsidRPr="003B774B">
              <w:rPr>
                <w:color w:val="000000"/>
                <w:sz w:val="16"/>
                <w:szCs w:val="16"/>
              </w:rPr>
              <w:t>8</w:t>
            </w:r>
            <w:r w:rsidRPr="003B774B">
              <w:rPr>
                <w:color w:val="000000"/>
                <w:sz w:val="16"/>
                <w:szCs w:val="16"/>
              </w:rPr>
              <w:t>)</w:t>
            </w:r>
          </w:p>
        </w:tc>
      </w:tr>
      <w:tr w:rsidR="003B774B" w:rsidRPr="003B774B" w14:paraId="321E002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1AF6FB8" w14:textId="77777777" w:rsidR="00D43DA0" w:rsidRPr="003B774B" w:rsidRDefault="00D43DA0" w:rsidP="008D3B87">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225DD1F8" w14:textId="5806DB4A" w:rsidR="00D43DA0" w:rsidRPr="003B774B" w:rsidRDefault="00D43DA0" w:rsidP="008D3B87">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044CCE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A22D9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BC237F"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DAA7B9A" w14:textId="72ECA785" w:rsidR="00D43DA0" w:rsidRPr="003B774B" w:rsidRDefault="00D43DA0" w:rsidP="008D3B87">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4054B33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6B16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338B901" w14:textId="77777777" w:rsidR="00D43DA0" w:rsidRPr="003B774B" w:rsidRDefault="00D43DA0" w:rsidP="008D3B87">
            <w:pPr>
              <w:spacing w:line="360" w:lineRule="auto"/>
              <w:rPr>
                <w:color w:val="000000"/>
                <w:sz w:val="16"/>
                <w:szCs w:val="16"/>
              </w:rPr>
            </w:pPr>
          </w:p>
        </w:tc>
      </w:tr>
      <w:tr w:rsidR="003B774B" w:rsidRPr="003B774B" w14:paraId="27CCE4D4"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3F8B92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E2F31E" w14:textId="1A179C46" w:rsidR="00D43DA0" w:rsidRPr="003B774B" w:rsidRDefault="00D43DA0" w:rsidP="008D3B87">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18958E5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C8305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9708AA3"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835340" w14:textId="7BE3970B" w:rsidR="00D43DA0" w:rsidRPr="003B774B" w:rsidRDefault="00D43DA0" w:rsidP="008D3B87">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721D956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F900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9C0DDF" w14:textId="77777777" w:rsidR="00D43DA0" w:rsidRPr="003B774B" w:rsidRDefault="00D43DA0" w:rsidP="008D3B87">
            <w:pPr>
              <w:spacing w:line="360" w:lineRule="auto"/>
              <w:rPr>
                <w:color w:val="000000"/>
                <w:sz w:val="16"/>
                <w:szCs w:val="16"/>
              </w:rPr>
            </w:pPr>
          </w:p>
        </w:tc>
      </w:tr>
      <w:tr w:rsidR="003B774B" w:rsidRPr="003B774B" w14:paraId="7A2EE41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A73510F" w14:textId="77777777" w:rsidR="00D43DA0" w:rsidRPr="003B774B" w:rsidRDefault="00D43DA0" w:rsidP="008D3B87">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4F9A78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89DDD35" w14:textId="3FE73DA0" w:rsidR="00D43DA0" w:rsidRPr="003B774B" w:rsidRDefault="00D43DA0" w:rsidP="008D3B87">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0B3C264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D962EF8"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5948F2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448157" w14:textId="019F3392" w:rsidR="00D43DA0" w:rsidRPr="003B774B" w:rsidRDefault="00D43DA0" w:rsidP="008D3B87">
            <w:pPr>
              <w:spacing w:line="360" w:lineRule="auto"/>
              <w:rPr>
                <w:color w:val="000000"/>
                <w:sz w:val="16"/>
                <w:szCs w:val="16"/>
              </w:rPr>
            </w:pPr>
            <w:r w:rsidRPr="003B774B">
              <w:rPr>
                <w:color w:val="000000"/>
                <w:sz w:val="16"/>
                <w:szCs w:val="16"/>
              </w:rPr>
              <w:t>-1.99</w:t>
            </w:r>
            <w:r w:rsidR="003B774B" w:rsidRPr="003B774B">
              <w:rPr>
                <w:color w:val="000000"/>
                <w:sz w:val="16"/>
                <w:szCs w:val="16"/>
              </w:rPr>
              <w:t>6</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222CC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1DB17D" w14:textId="77777777" w:rsidR="00D43DA0" w:rsidRPr="003B774B" w:rsidRDefault="00D43DA0" w:rsidP="008D3B87">
            <w:pPr>
              <w:spacing w:line="360" w:lineRule="auto"/>
              <w:rPr>
                <w:color w:val="000000"/>
                <w:sz w:val="16"/>
                <w:szCs w:val="16"/>
              </w:rPr>
            </w:pPr>
          </w:p>
        </w:tc>
      </w:tr>
      <w:tr w:rsidR="003B774B" w:rsidRPr="003B774B" w14:paraId="48111AF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3F25FB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44DC87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105BDE" w14:textId="186A04AB" w:rsidR="00D43DA0" w:rsidRPr="003B774B" w:rsidRDefault="00D43DA0" w:rsidP="008D3B87">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39A116E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3F9AD0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C6F0BE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B297A02" w14:textId="5F2D08AC" w:rsidR="00D43DA0" w:rsidRPr="003B774B" w:rsidRDefault="00D43DA0" w:rsidP="008D3B87">
            <w:pPr>
              <w:spacing w:line="360" w:lineRule="auto"/>
              <w:rPr>
                <w:color w:val="000000"/>
                <w:sz w:val="16"/>
                <w:szCs w:val="16"/>
              </w:rPr>
            </w:pPr>
            <w:r w:rsidRPr="003B774B">
              <w:rPr>
                <w:color w:val="000000"/>
                <w:sz w:val="16"/>
                <w:szCs w:val="16"/>
              </w:rPr>
              <w:t>(0.18</w:t>
            </w:r>
            <w:r w:rsidR="003B774B" w:rsidRPr="003B774B">
              <w:rPr>
                <w:color w:val="000000"/>
                <w:sz w:val="16"/>
                <w:szCs w:val="16"/>
              </w:rPr>
              <w:t>2</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13A82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1CB432E4" w14:textId="77777777" w:rsidR="00D43DA0" w:rsidRPr="003B774B" w:rsidRDefault="00D43DA0" w:rsidP="008D3B87">
            <w:pPr>
              <w:spacing w:line="360" w:lineRule="auto"/>
              <w:rPr>
                <w:color w:val="000000"/>
                <w:sz w:val="16"/>
                <w:szCs w:val="16"/>
              </w:rPr>
            </w:pPr>
          </w:p>
        </w:tc>
      </w:tr>
      <w:tr w:rsidR="003B774B" w:rsidRPr="003B774B" w14:paraId="66245FB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4429CE" w14:textId="77777777" w:rsidR="00D43DA0" w:rsidRPr="003B774B" w:rsidRDefault="00D43DA0" w:rsidP="008D3B87">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904A6E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283579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3C4F355" w14:textId="5E4D5FC3" w:rsidR="00D43DA0" w:rsidRPr="003B774B" w:rsidRDefault="00D43DA0" w:rsidP="008D3B87">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75B7E0C9"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37883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716FF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DE00861" w14:textId="344C35E4" w:rsidR="00D43DA0" w:rsidRPr="003B774B" w:rsidRDefault="00D43DA0" w:rsidP="008D3B87">
            <w:pPr>
              <w:spacing w:line="360" w:lineRule="auto"/>
              <w:rPr>
                <w:color w:val="000000"/>
                <w:sz w:val="16"/>
                <w:szCs w:val="16"/>
              </w:rPr>
            </w:pPr>
            <w:r w:rsidRPr="003B774B">
              <w:rPr>
                <w:color w:val="000000"/>
                <w:sz w:val="16"/>
                <w:szCs w:val="16"/>
              </w:rPr>
              <w:t>0.68</w:t>
            </w:r>
            <w:r w:rsidR="003B774B" w:rsidRPr="003B774B">
              <w:rPr>
                <w:color w:val="000000"/>
                <w:sz w:val="16"/>
                <w:szCs w:val="16"/>
              </w:rPr>
              <w:t>9</w:t>
            </w:r>
            <w:r w:rsidRPr="003B774B">
              <w:rPr>
                <w:color w:val="000000"/>
                <w:sz w:val="16"/>
                <w:szCs w:val="16"/>
              </w:rPr>
              <w:t>**</w:t>
            </w:r>
          </w:p>
        </w:tc>
        <w:tc>
          <w:tcPr>
            <w:tcW w:w="946" w:type="dxa"/>
            <w:tcBorders>
              <w:top w:val="nil"/>
              <w:left w:val="nil"/>
              <w:bottom w:val="nil"/>
              <w:right w:val="nil"/>
            </w:tcBorders>
            <w:shd w:val="clear" w:color="auto" w:fill="auto"/>
            <w:noWrap/>
            <w:vAlign w:val="bottom"/>
            <w:hideMark/>
          </w:tcPr>
          <w:p w14:paraId="06AE41F1" w14:textId="77777777" w:rsidR="00D43DA0" w:rsidRPr="003B774B" w:rsidRDefault="00D43DA0" w:rsidP="008D3B87">
            <w:pPr>
              <w:spacing w:line="360" w:lineRule="auto"/>
              <w:rPr>
                <w:color w:val="000000"/>
                <w:sz w:val="16"/>
                <w:szCs w:val="16"/>
              </w:rPr>
            </w:pPr>
          </w:p>
        </w:tc>
      </w:tr>
      <w:tr w:rsidR="003B774B" w:rsidRPr="003B774B" w14:paraId="6BDDA88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C78CC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15A1A4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8AE030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6B643F0" w14:textId="595F97DA" w:rsidR="00D43DA0" w:rsidRPr="003B774B" w:rsidRDefault="00D43DA0" w:rsidP="008D3B87">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39590A5B"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EF196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AAF58A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E96B71" w14:textId="6ABC3209" w:rsidR="00D43DA0" w:rsidRPr="003B774B" w:rsidRDefault="00D43DA0" w:rsidP="008D3B87">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CCBA74A" w14:textId="77777777" w:rsidR="00D43DA0" w:rsidRPr="003B774B" w:rsidRDefault="00D43DA0" w:rsidP="008D3B87">
            <w:pPr>
              <w:spacing w:line="360" w:lineRule="auto"/>
              <w:rPr>
                <w:color w:val="000000"/>
                <w:sz w:val="16"/>
                <w:szCs w:val="16"/>
              </w:rPr>
            </w:pPr>
          </w:p>
        </w:tc>
      </w:tr>
      <w:tr w:rsidR="003B774B" w:rsidRPr="003B774B" w14:paraId="71DCFE6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319763C4" w14:textId="77777777" w:rsidR="00D43DA0" w:rsidRPr="003B774B" w:rsidRDefault="00D43DA0" w:rsidP="008D3B87">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DB218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CA140C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3E25B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839FC7B" w14:textId="52B73DF0" w:rsidR="00D43DA0" w:rsidRPr="003B774B" w:rsidRDefault="00D43DA0" w:rsidP="008D3B87">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5397BF1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F8ACF56"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B410B5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95D784D" w14:textId="55A0F748" w:rsidR="00D43DA0" w:rsidRPr="003B774B" w:rsidRDefault="00D43DA0" w:rsidP="008D3B87">
            <w:pPr>
              <w:spacing w:line="360" w:lineRule="auto"/>
              <w:rPr>
                <w:color w:val="000000"/>
                <w:sz w:val="16"/>
                <w:szCs w:val="16"/>
              </w:rPr>
            </w:pPr>
            <w:r w:rsidRPr="003B774B">
              <w:rPr>
                <w:color w:val="000000"/>
                <w:sz w:val="16"/>
                <w:szCs w:val="16"/>
              </w:rPr>
              <w:t>0.697</w:t>
            </w:r>
          </w:p>
        </w:tc>
      </w:tr>
      <w:tr w:rsidR="003B774B" w:rsidRPr="003B774B" w14:paraId="4395571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619C7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60F4D6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41A7DA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526F5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854A91" w14:textId="27E26227" w:rsidR="00D43DA0" w:rsidRPr="003B774B" w:rsidRDefault="00D43DA0" w:rsidP="008D3B87">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448A9C3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97569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E11D8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336422C" w14:textId="369588FF" w:rsidR="00D43DA0" w:rsidRPr="003B774B" w:rsidRDefault="00D43DA0" w:rsidP="008D3B87">
            <w:pPr>
              <w:spacing w:line="360" w:lineRule="auto"/>
              <w:rPr>
                <w:color w:val="000000"/>
                <w:sz w:val="16"/>
                <w:szCs w:val="16"/>
              </w:rPr>
            </w:pPr>
            <w:r w:rsidRPr="003B774B">
              <w:rPr>
                <w:color w:val="000000"/>
                <w:sz w:val="16"/>
                <w:szCs w:val="16"/>
              </w:rPr>
              <w:t>(0.44</w:t>
            </w:r>
            <w:r w:rsidR="003B774B" w:rsidRPr="003B774B">
              <w:rPr>
                <w:color w:val="000000"/>
                <w:sz w:val="16"/>
                <w:szCs w:val="16"/>
              </w:rPr>
              <w:t>1</w:t>
            </w:r>
            <w:r w:rsidRPr="003B774B">
              <w:rPr>
                <w:color w:val="000000"/>
                <w:sz w:val="16"/>
                <w:szCs w:val="16"/>
              </w:rPr>
              <w:t>)</w:t>
            </w:r>
          </w:p>
        </w:tc>
      </w:tr>
      <w:tr w:rsidR="003B774B" w:rsidRPr="003B774B" w14:paraId="55134A4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3A1326" w14:textId="77777777" w:rsidR="00D43DA0" w:rsidRPr="003B774B" w:rsidRDefault="00D43DA0" w:rsidP="008D3B87">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75FD68D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AB668F"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8A31D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A6362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777E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14E5739"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74CD7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FC45EC" w14:textId="77777777" w:rsidR="00D43DA0" w:rsidRPr="003B774B" w:rsidRDefault="00D43DA0" w:rsidP="008D3B87">
            <w:pPr>
              <w:spacing w:line="360" w:lineRule="auto"/>
              <w:rPr>
                <w:color w:val="000000"/>
                <w:sz w:val="16"/>
                <w:szCs w:val="16"/>
              </w:rPr>
            </w:pPr>
          </w:p>
        </w:tc>
      </w:tr>
      <w:tr w:rsidR="003B774B" w:rsidRPr="003B774B" w14:paraId="41549759"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0161E19" w14:textId="77777777" w:rsidR="00D43DA0" w:rsidRPr="003B774B" w:rsidRDefault="00D43DA0" w:rsidP="008D3B87">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4B8D92C7" w14:textId="0E799F79" w:rsidR="00D43DA0" w:rsidRPr="003B774B" w:rsidRDefault="00D43DA0" w:rsidP="008D3B87">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1144B323" w14:textId="77777777" w:rsidR="00D43DA0" w:rsidRPr="003B774B" w:rsidRDefault="00D43DA0" w:rsidP="008D3B87">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3990D3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9C1BF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E8D228" w14:textId="65267941" w:rsidR="00D43DA0" w:rsidRPr="003B774B" w:rsidRDefault="00D43DA0" w:rsidP="008D3B87">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5AD307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DB163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BF06B64" w14:textId="77777777" w:rsidR="00D43DA0" w:rsidRPr="003B774B" w:rsidRDefault="00D43DA0" w:rsidP="008D3B87">
            <w:pPr>
              <w:spacing w:line="360" w:lineRule="auto"/>
              <w:rPr>
                <w:color w:val="000000"/>
                <w:sz w:val="16"/>
                <w:szCs w:val="16"/>
              </w:rPr>
            </w:pPr>
          </w:p>
        </w:tc>
      </w:tr>
      <w:tr w:rsidR="003B774B" w:rsidRPr="003B774B" w14:paraId="1F3060A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53EF7C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B3EA27" w14:textId="6AE78B51" w:rsidR="00D43DA0" w:rsidRPr="003B774B" w:rsidRDefault="00D43DA0" w:rsidP="008D3B87">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002AACBE"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031AEF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113D0E"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95FFA58" w14:textId="1006A0FC" w:rsidR="00D43DA0" w:rsidRPr="003B774B" w:rsidRDefault="00D43DA0" w:rsidP="008D3B87">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213E5F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6A9C5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4FC5407" w14:textId="77777777" w:rsidR="00D43DA0" w:rsidRPr="003B774B" w:rsidRDefault="00D43DA0" w:rsidP="008D3B87">
            <w:pPr>
              <w:spacing w:line="360" w:lineRule="auto"/>
              <w:rPr>
                <w:color w:val="000000"/>
                <w:sz w:val="16"/>
                <w:szCs w:val="16"/>
              </w:rPr>
            </w:pPr>
          </w:p>
        </w:tc>
      </w:tr>
      <w:tr w:rsidR="003B774B" w:rsidRPr="003B774B" w14:paraId="6C96C03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DF85417" w14:textId="77777777" w:rsidR="00D43DA0" w:rsidRPr="003B774B" w:rsidRDefault="00D43DA0" w:rsidP="008D3B87">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BEA80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F412527" w14:textId="3AC95E40" w:rsidR="00D43DA0" w:rsidRPr="003B774B" w:rsidRDefault="00D43DA0" w:rsidP="008D3B87">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613B38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7FC6FE5"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A5D77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C75572" w14:textId="023D9E26" w:rsidR="00D43DA0" w:rsidRPr="003B774B" w:rsidRDefault="00D43DA0" w:rsidP="008D3B87">
            <w:pPr>
              <w:spacing w:line="360" w:lineRule="auto"/>
              <w:rPr>
                <w:color w:val="000000"/>
                <w:sz w:val="16"/>
                <w:szCs w:val="16"/>
              </w:rPr>
            </w:pPr>
            <w:r w:rsidRPr="003B774B">
              <w:rPr>
                <w:color w:val="000000"/>
                <w:sz w:val="16"/>
                <w:szCs w:val="16"/>
              </w:rPr>
              <w:t>-1.21</w:t>
            </w:r>
            <w:r w:rsidR="003B774B" w:rsidRPr="003B774B">
              <w:rPr>
                <w:color w:val="000000"/>
                <w:sz w:val="16"/>
                <w:szCs w:val="16"/>
              </w:rPr>
              <w:t>8</w:t>
            </w:r>
          </w:p>
        </w:tc>
        <w:tc>
          <w:tcPr>
            <w:tcW w:w="992" w:type="dxa"/>
            <w:tcBorders>
              <w:top w:val="nil"/>
              <w:left w:val="single" w:sz="4" w:space="0" w:color="auto"/>
              <w:bottom w:val="nil"/>
              <w:right w:val="single" w:sz="4" w:space="0" w:color="auto"/>
            </w:tcBorders>
            <w:shd w:val="clear" w:color="auto" w:fill="auto"/>
            <w:noWrap/>
            <w:vAlign w:val="bottom"/>
            <w:hideMark/>
          </w:tcPr>
          <w:p w14:paraId="6025AA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004A0BA" w14:textId="77777777" w:rsidR="00D43DA0" w:rsidRPr="003B774B" w:rsidRDefault="00D43DA0" w:rsidP="008D3B87">
            <w:pPr>
              <w:spacing w:line="360" w:lineRule="auto"/>
              <w:rPr>
                <w:color w:val="000000"/>
                <w:sz w:val="16"/>
                <w:szCs w:val="16"/>
              </w:rPr>
            </w:pPr>
          </w:p>
        </w:tc>
      </w:tr>
      <w:tr w:rsidR="003B774B" w:rsidRPr="003B774B" w14:paraId="4D69B95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E598E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CB3CA0D"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85B3E99" w14:textId="7504CEC5" w:rsidR="00D43DA0" w:rsidRPr="003B774B" w:rsidRDefault="00D43DA0" w:rsidP="008D3B87">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7F7D406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31BD06A"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D1719B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419B6E" w14:textId="056F7FD6" w:rsidR="00D43DA0" w:rsidRPr="003B774B" w:rsidRDefault="00D43DA0" w:rsidP="008D3B87">
            <w:pPr>
              <w:spacing w:line="360" w:lineRule="auto"/>
              <w:rPr>
                <w:color w:val="000000"/>
                <w:sz w:val="16"/>
                <w:szCs w:val="16"/>
              </w:rPr>
            </w:pPr>
            <w:r w:rsidRPr="003B774B">
              <w:rPr>
                <w:color w:val="000000"/>
                <w:sz w:val="16"/>
                <w:szCs w:val="16"/>
              </w:rPr>
              <w:t>(2.21</w:t>
            </w:r>
            <w:r w:rsidR="003B774B" w:rsidRPr="003B774B">
              <w:rPr>
                <w:color w:val="000000"/>
                <w:sz w:val="16"/>
                <w:szCs w:val="16"/>
              </w:rPr>
              <w:t>8</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21F4ACA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290F091" w14:textId="77777777" w:rsidR="00D43DA0" w:rsidRPr="003B774B" w:rsidRDefault="00D43DA0" w:rsidP="008D3B87">
            <w:pPr>
              <w:spacing w:line="360" w:lineRule="auto"/>
              <w:rPr>
                <w:color w:val="000000"/>
                <w:sz w:val="16"/>
                <w:szCs w:val="16"/>
              </w:rPr>
            </w:pPr>
          </w:p>
        </w:tc>
      </w:tr>
      <w:tr w:rsidR="003B774B" w:rsidRPr="003B774B" w14:paraId="3C0B6323"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BF880E4" w14:textId="77777777" w:rsidR="00D43DA0" w:rsidRPr="003B774B" w:rsidRDefault="00D43DA0" w:rsidP="008D3B87">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775AAC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82683F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8A1807C" w14:textId="43516222" w:rsidR="00D43DA0" w:rsidRPr="003B774B" w:rsidRDefault="00D43DA0" w:rsidP="008D3B87">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26CAE226"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052A21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2262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30FB8F" w14:textId="121F1AD1" w:rsidR="00D43DA0" w:rsidRPr="003B774B" w:rsidRDefault="00D43DA0" w:rsidP="008D3B87">
            <w:pPr>
              <w:spacing w:line="360" w:lineRule="auto"/>
              <w:rPr>
                <w:color w:val="000000"/>
                <w:sz w:val="16"/>
                <w:szCs w:val="16"/>
              </w:rPr>
            </w:pPr>
            <w:r w:rsidRPr="003B774B">
              <w:rPr>
                <w:color w:val="000000"/>
                <w:sz w:val="16"/>
                <w:szCs w:val="16"/>
              </w:rPr>
              <w:t>-3.94</w:t>
            </w:r>
            <w:r w:rsidR="003B774B" w:rsidRPr="003B774B">
              <w:rPr>
                <w:color w:val="000000"/>
                <w:sz w:val="16"/>
                <w:szCs w:val="16"/>
              </w:rPr>
              <w:t>9</w:t>
            </w:r>
          </w:p>
        </w:tc>
        <w:tc>
          <w:tcPr>
            <w:tcW w:w="946" w:type="dxa"/>
            <w:tcBorders>
              <w:top w:val="nil"/>
              <w:left w:val="nil"/>
              <w:bottom w:val="nil"/>
              <w:right w:val="nil"/>
            </w:tcBorders>
            <w:shd w:val="clear" w:color="auto" w:fill="auto"/>
            <w:noWrap/>
            <w:vAlign w:val="bottom"/>
            <w:hideMark/>
          </w:tcPr>
          <w:p w14:paraId="212FA64C" w14:textId="77777777" w:rsidR="00D43DA0" w:rsidRPr="003B774B" w:rsidRDefault="00D43DA0" w:rsidP="008D3B87">
            <w:pPr>
              <w:spacing w:line="360" w:lineRule="auto"/>
              <w:rPr>
                <w:color w:val="000000"/>
                <w:sz w:val="16"/>
                <w:szCs w:val="16"/>
              </w:rPr>
            </w:pPr>
          </w:p>
        </w:tc>
      </w:tr>
      <w:tr w:rsidR="003B774B" w:rsidRPr="003B774B" w14:paraId="5A82DB9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BE712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AAB67F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CC13FC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CB7D010" w14:textId="298EE974" w:rsidR="00D43DA0" w:rsidRPr="003B774B" w:rsidRDefault="00D43DA0" w:rsidP="008D3B87">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42B5E6E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67233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AC01C1A"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702E0B9" w14:textId="4E5491A0" w:rsidR="00D43DA0" w:rsidRPr="003B774B" w:rsidRDefault="00D43DA0" w:rsidP="008D3B87">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3473D36D" w14:textId="77777777" w:rsidR="00D43DA0" w:rsidRPr="003B774B" w:rsidRDefault="00D43DA0" w:rsidP="008D3B87">
            <w:pPr>
              <w:spacing w:line="360" w:lineRule="auto"/>
              <w:rPr>
                <w:color w:val="000000"/>
                <w:sz w:val="16"/>
                <w:szCs w:val="16"/>
              </w:rPr>
            </w:pPr>
          </w:p>
        </w:tc>
      </w:tr>
      <w:tr w:rsidR="003B774B" w:rsidRPr="003B774B" w14:paraId="2B1DB3C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92FAF6F" w14:textId="77777777" w:rsidR="00D43DA0" w:rsidRPr="003B774B" w:rsidRDefault="00D43DA0" w:rsidP="008D3B87">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56A25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89C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8C67C9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A6C33C" w14:textId="32DC293E" w:rsidR="00D43DA0" w:rsidRPr="003B774B" w:rsidRDefault="00D43DA0" w:rsidP="008D3B87">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259CC3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14D03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855AA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5F46043" w14:textId="5166C824" w:rsidR="00D43DA0" w:rsidRPr="003B774B" w:rsidRDefault="00D43DA0" w:rsidP="008D3B87">
            <w:pPr>
              <w:spacing w:line="360" w:lineRule="auto"/>
              <w:rPr>
                <w:color w:val="000000"/>
                <w:sz w:val="16"/>
                <w:szCs w:val="16"/>
              </w:rPr>
            </w:pPr>
            <w:r w:rsidRPr="003B774B">
              <w:rPr>
                <w:color w:val="000000"/>
                <w:sz w:val="16"/>
                <w:szCs w:val="16"/>
              </w:rPr>
              <w:t>-11.20</w:t>
            </w:r>
            <w:r w:rsidR="003B774B" w:rsidRPr="003B774B">
              <w:rPr>
                <w:color w:val="000000"/>
                <w:sz w:val="16"/>
                <w:szCs w:val="16"/>
              </w:rPr>
              <w:t>3</w:t>
            </w:r>
            <w:r w:rsidRPr="003B774B">
              <w:rPr>
                <w:color w:val="000000"/>
                <w:sz w:val="16"/>
                <w:szCs w:val="16"/>
              </w:rPr>
              <w:t>*</w:t>
            </w:r>
          </w:p>
        </w:tc>
      </w:tr>
      <w:tr w:rsidR="003B774B" w:rsidRPr="003B774B" w14:paraId="2173475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D8666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81EF4F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6A76417"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B7BC7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9C51F15" w14:textId="4326F668" w:rsidR="00D43DA0" w:rsidRPr="003B774B" w:rsidRDefault="00D43DA0" w:rsidP="008D3B87">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5A462EE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1828905"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7CF5FA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9948307" w14:textId="01D0A4C7" w:rsidR="00D43DA0" w:rsidRPr="003B774B" w:rsidRDefault="00D43DA0" w:rsidP="008D3B87">
            <w:pPr>
              <w:spacing w:line="360" w:lineRule="auto"/>
              <w:rPr>
                <w:color w:val="000000"/>
                <w:sz w:val="16"/>
                <w:szCs w:val="16"/>
              </w:rPr>
            </w:pPr>
            <w:r w:rsidRPr="003B774B">
              <w:rPr>
                <w:color w:val="000000"/>
                <w:sz w:val="16"/>
                <w:szCs w:val="16"/>
              </w:rPr>
              <w:t>(5.14</w:t>
            </w:r>
            <w:r w:rsidR="003B774B" w:rsidRPr="003B774B">
              <w:rPr>
                <w:color w:val="000000"/>
                <w:sz w:val="16"/>
                <w:szCs w:val="16"/>
              </w:rPr>
              <w:t>3</w:t>
            </w:r>
            <w:r w:rsidRPr="003B774B">
              <w:rPr>
                <w:color w:val="000000"/>
                <w:sz w:val="16"/>
                <w:szCs w:val="16"/>
              </w:rPr>
              <w:t>)</w:t>
            </w:r>
          </w:p>
        </w:tc>
      </w:tr>
      <w:tr w:rsidR="003B774B" w:rsidRPr="003B774B" w14:paraId="4D98109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E856784" w14:textId="77777777" w:rsidR="00D43DA0" w:rsidRPr="003B774B" w:rsidRDefault="00D43DA0" w:rsidP="008D3B87">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3EE11DA7"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D3B5C51"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95188A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F49130"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5C72B77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37F4AEE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0E61AD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569FDAC1" w14:textId="77777777" w:rsidR="00D43DA0" w:rsidRPr="003B774B" w:rsidRDefault="00D43DA0" w:rsidP="008D3B87">
            <w:pPr>
              <w:spacing w:line="360" w:lineRule="auto"/>
              <w:rPr>
                <w:color w:val="000000"/>
                <w:sz w:val="16"/>
                <w:szCs w:val="16"/>
              </w:rPr>
            </w:pPr>
            <w:r w:rsidRPr="003B774B">
              <w:rPr>
                <w:color w:val="000000"/>
                <w:sz w:val="16"/>
                <w:szCs w:val="16"/>
              </w:rPr>
              <w:t>YES</w:t>
            </w:r>
          </w:p>
        </w:tc>
      </w:tr>
      <w:tr w:rsidR="003B774B" w:rsidRPr="003B774B" w14:paraId="7146BD1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DC1D2C3" w14:textId="77777777" w:rsidR="00D43DA0" w:rsidRPr="003B774B" w:rsidRDefault="00D43DA0" w:rsidP="008D3B87">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6FBF757A"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1F0AC61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B5DB15F"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46A8DF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6D5DBC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55D5C5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09ABBFB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1CE75223" w14:textId="77777777" w:rsidR="00D43DA0" w:rsidRPr="003B774B" w:rsidRDefault="00D43DA0" w:rsidP="008D3B87">
            <w:pPr>
              <w:spacing w:line="360" w:lineRule="auto"/>
              <w:rPr>
                <w:color w:val="000000"/>
                <w:sz w:val="16"/>
                <w:szCs w:val="16"/>
              </w:rPr>
            </w:pPr>
            <w:r w:rsidRPr="003B774B">
              <w:rPr>
                <w:color w:val="000000"/>
                <w:sz w:val="16"/>
                <w:szCs w:val="16"/>
              </w:rPr>
              <w:t>YES</w:t>
            </w:r>
          </w:p>
        </w:tc>
      </w:tr>
    </w:tbl>
    <w:p w14:paraId="63DA093D" w14:textId="3EA15CDA" w:rsidR="008D3B87" w:rsidRPr="00057254" w:rsidRDefault="008D3B87" w:rsidP="008D3B8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3BD663A" w14:textId="77777777" w:rsidR="00D43DA0" w:rsidRDefault="00D43DA0" w:rsidP="008D3B87">
      <w:pPr>
        <w:spacing w:line="480" w:lineRule="auto"/>
      </w:pPr>
    </w:p>
    <w:p w14:paraId="69542F8A" w14:textId="2CB953B7" w:rsidR="003275F5" w:rsidRDefault="003275F5" w:rsidP="003275F5">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2</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275F5" w:rsidRPr="003275F5" w14:paraId="450B6999" w14:textId="77777777" w:rsidTr="003275F5">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2513D2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04878BFA" w14:textId="77777777" w:rsidR="008D3B87" w:rsidRPr="003275F5" w:rsidRDefault="008D3B87" w:rsidP="003275F5">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5F11B2F6" w14:textId="77777777" w:rsidR="008D3B87" w:rsidRPr="003275F5" w:rsidRDefault="008D3B87" w:rsidP="003275F5">
            <w:pPr>
              <w:spacing w:line="360" w:lineRule="auto"/>
              <w:jc w:val="center"/>
              <w:rPr>
                <w:color w:val="000000"/>
                <w:sz w:val="16"/>
                <w:szCs w:val="16"/>
              </w:rPr>
            </w:pPr>
            <w:r w:rsidRPr="003275F5">
              <w:rPr>
                <w:color w:val="000000"/>
                <w:sz w:val="16"/>
                <w:szCs w:val="16"/>
              </w:rPr>
              <w:t>Friendship clustering</w:t>
            </w:r>
          </w:p>
        </w:tc>
      </w:tr>
      <w:tr w:rsidR="003275F5" w:rsidRPr="003275F5" w14:paraId="3C85492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DEF171" w14:textId="77777777" w:rsidR="008D3B87" w:rsidRPr="003275F5" w:rsidRDefault="008D3B87" w:rsidP="003275F5">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40E1543E" w14:textId="0A721CDF"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F69A059" w14:textId="7041FF0A"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239374C" w14:textId="1E3C553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80B2497" w14:textId="75626FFA"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3E87A7B9" w14:textId="61282E4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753A2923" w14:textId="65F4E0E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349281D" w14:textId="57E060A8"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894B8E0" w14:textId="55B340B5"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7BAE490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0537C6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DD99B6B" w14:textId="56CA57A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202C43B2" w14:textId="2EE209E3"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D2DC5D3" w14:textId="0B9EA6E2"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400B1867" w14:textId="5C6EC6B9"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4B3FEB7" w14:textId="5D83D28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083F570D" w14:textId="7E64819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0FB336A" w14:textId="55E903A4"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FF02AFF" w14:textId="58C64E92"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41B77B8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34BFC0" w14:textId="77777777" w:rsidR="008D3B87" w:rsidRPr="003275F5" w:rsidRDefault="008D3B87" w:rsidP="003275F5">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AAD0EBA" w14:textId="2B925852" w:rsidR="008D3B87" w:rsidRPr="003275F5" w:rsidRDefault="008D3B87" w:rsidP="003275F5">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6C1AD793" w14:textId="5FECC642" w:rsidR="008D3B87" w:rsidRPr="003275F5" w:rsidRDefault="008D3B87" w:rsidP="003275F5">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5CCD12B8" w14:textId="5538EEBA" w:rsidR="008D3B87" w:rsidRPr="003275F5" w:rsidRDefault="008D3B87" w:rsidP="003275F5">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42540179" w14:textId="5A467EAF" w:rsidR="008D3B87" w:rsidRPr="003275F5" w:rsidRDefault="008D3B87" w:rsidP="003275F5">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2BC956A0" w14:textId="110655BE" w:rsidR="008D3B87" w:rsidRPr="003275F5" w:rsidRDefault="008D3B87" w:rsidP="003275F5">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660CFF88" w14:textId="32CAB949" w:rsidR="008D3B87" w:rsidRPr="003275F5" w:rsidRDefault="008D3B87" w:rsidP="003275F5">
            <w:pPr>
              <w:spacing w:line="360" w:lineRule="auto"/>
              <w:rPr>
                <w:color w:val="000000"/>
                <w:sz w:val="16"/>
                <w:szCs w:val="16"/>
              </w:rPr>
            </w:pPr>
            <w:r w:rsidRPr="003275F5">
              <w:rPr>
                <w:color w:val="000000"/>
                <w:sz w:val="16"/>
                <w:szCs w:val="16"/>
              </w:rPr>
              <w:t>-0.15</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BB3E238" w14:textId="673D9905" w:rsidR="008D3B87" w:rsidRPr="003275F5" w:rsidRDefault="008D3B87" w:rsidP="003275F5">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5EFA41B4" w14:textId="0C541488" w:rsidR="008D3B87" w:rsidRPr="003275F5" w:rsidRDefault="008D3B87" w:rsidP="003275F5">
            <w:pPr>
              <w:spacing w:line="360" w:lineRule="auto"/>
              <w:jc w:val="center"/>
              <w:rPr>
                <w:color w:val="000000"/>
                <w:sz w:val="16"/>
                <w:szCs w:val="16"/>
              </w:rPr>
            </w:pPr>
            <w:r w:rsidRPr="003275F5">
              <w:rPr>
                <w:color w:val="000000"/>
                <w:sz w:val="16"/>
                <w:szCs w:val="16"/>
              </w:rPr>
              <w:t>-0.</w:t>
            </w:r>
            <w:r w:rsidR="003275F5" w:rsidRPr="003275F5">
              <w:rPr>
                <w:color w:val="000000"/>
                <w:sz w:val="16"/>
                <w:szCs w:val="16"/>
              </w:rPr>
              <w:t>1</w:t>
            </w:r>
            <w:r w:rsidRPr="003275F5">
              <w:rPr>
                <w:color w:val="000000"/>
                <w:sz w:val="16"/>
                <w:szCs w:val="16"/>
              </w:rPr>
              <w:t>***</w:t>
            </w:r>
          </w:p>
        </w:tc>
      </w:tr>
      <w:tr w:rsidR="003275F5" w:rsidRPr="003275F5" w14:paraId="5FB9D3F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70B6594"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B44AFB0" w14:textId="28531EC7"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2514D35F" w14:textId="03665BB7"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AFDB496" w14:textId="042B3E66"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6205A67F" w14:textId="5D76F390" w:rsidR="008D3B87" w:rsidRPr="003275F5" w:rsidRDefault="008D3B87" w:rsidP="003275F5">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0DD14555" w14:textId="3B14033C"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305D96A3" w14:textId="2632E79C" w:rsidR="008D3B87" w:rsidRPr="003275F5" w:rsidRDefault="008D3B87" w:rsidP="003275F5">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1168AD01" w14:textId="41244AFB" w:rsidR="008D3B87" w:rsidRPr="003275F5" w:rsidRDefault="008D3B87" w:rsidP="003275F5">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77C1C545" w14:textId="10A45357" w:rsidR="008D3B87" w:rsidRPr="003275F5" w:rsidRDefault="008D3B87" w:rsidP="003275F5">
            <w:pPr>
              <w:spacing w:line="360" w:lineRule="auto"/>
              <w:jc w:val="center"/>
              <w:rPr>
                <w:color w:val="000000"/>
                <w:sz w:val="16"/>
                <w:szCs w:val="16"/>
              </w:rPr>
            </w:pPr>
            <w:r w:rsidRPr="003275F5">
              <w:rPr>
                <w:color w:val="000000"/>
                <w:sz w:val="16"/>
                <w:szCs w:val="16"/>
              </w:rPr>
              <w:t>(0.027)</w:t>
            </w:r>
          </w:p>
        </w:tc>
      </w:tr>
      <w:tr w:rsidR="003275F5" w:rsidRPr="003275F5" w14:paraId="42403F5D"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770573C8" w14:textId="77777777" w:rsidR="008D3B87" w:rsidRPr="003275F5" w:rsidRDefault="008D3B87" w:rsidP="003275F5">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737C3AF" w14:textId="17D07BBB" w:rsidR="008D3B87" w:rsidRPr="003275F5" w:rsidRDefault="008D3B87" w:rsidP="003275F5">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215AC600" w14:textId="08D92392" w:rsidR="008D3B87" w:rsidRPr="003275F5" w:rsidRDefault="008D3B87" w:rsidP="003275F5">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326AB508" w14:textId="0A0586F4" w:rsidR="008D3B87" w:rsidRPr="003275F5" w:rsidRDefault="008D3B87" w:rsidP="003275F5">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42AFD53D" w14:textId="1B5B1005" w:rsidR="008D3B87" w:rsidRPr="003275F5" w:rsidRDefault="008D3B87" w:rsidP="003275F5">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6E945D20" w14:textId="04C69353" w:rsidR="008D3B87" w:rsidRPr="003275F5" w:rsidRDefault="008D3B87" w:rsidP="003275F5">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4CC577E8" w14:textId="590A1CD6" w:rsidR="008D3B87" w:rsidRPr="003275F5" w:rsidRDefault="008D3B87" w:rsidP="003275F5">
            <w:pPr>
              <w:spacing w:line="360" w:lineRule="auto"/>
              <w:rPr>
                <w:color w:val="000000"/>
                <w:sz w:val="16"/>
                <w:szCs w:val="16"/>
              </w:rPr>
            </w:pPr>
            <w:r w:rsidRPr="003275F5">
              <w:rPr>
                <w:color w:val="000000"/>
                <w:sz w:val="16"/>
                <w:szCs w:val="16"/>
              </w:rPr>
              <w:t>0.</w:t>
            </w:r>
            <w:r w:rsidR="003275F5" w:rsidRPr="003275F5">
              <w:rPr>
                <w:color w:val="000000"/>
                <w:sz w:val="16"/>
                <w:szCs w:val="16"/>
              </w:rPr>
              <w:t>7</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4E95CCAE" w14:textId="285D43D2" w:rsidR="008D3B87" w:rsidRPr="003275F5" w:rsidRDefault="008D3B87" w:rsidP="003275F5">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63DA2166" w14:textId="0B1DF159" w:rsidR="008D3B87" w:rsidRPr="003275F5" w:rsidRDefault="008D3B87" w:rsidP="003275F5">
            <w:pPr>
              <w:spacing w:line="360" w:lineRule="auto"/>
              <w:jc w:val="center"/>
              <w:rPr>
                <w:color w:val="000000"/>
                <w:sz w:val="16"/>
                <w:szCs w:val="16"/>
              </w:rPr>
            </w:pPr>
            <w:r w:rsidRPr="003275F5">
              <w:rPr>
                <w:color w:val="000000"/>
                <w:sz w:val="16"/>
                <w:szCs w:val="16"/>
              </w:rPr>
              <w:t>0.017</w:t>
            </w:r>
          </w:p>
        </w:tc>
      </w:tr>
      <w:tr w:rsidR="003275F5" w:rsidRPr="003275F5" w14:paraId="5A6CC55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5CBAF8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21A62C0" w14:textId="6F4EF9A2" w:rsidR="008D3B87" w:rsidRPr="003275F5" w:rsidRDefault="008D3B87" w:rsidP="003275F5">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294B583D" w14:textId="0D365256" w:rsidR="008D3B87" w:rsidRPr="003275F5" w:rsidRDefault="008D3B87" w:rsidP="003275F5">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4A84D2A2" w14:textId="0EF18439" w:rsidR="008D3B87" w:rsidRPr="003275F5" w:rsidRDefault="008D3B87" w:rsidP="003275F5">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64916CB6" w14:textId="1FBA3788" w:rsidR="008D3B87" w:rsidRPr="003275F5" w:rsidRDefault="008D3B87" w:rsidP="003275F5">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3A04767B" w14:textId="72CC7F0B" w:rsidR="008D3B87" w:rsidRPr="003275F5" w:rsidRDefault="008D3B87" w:rsidP="003275F5">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584229E5" w14:textId="740113D5" w:rsidR="008D3B87" w:rsidRPr="003275F5" w:rsidRDefault="008D3B87" w:rsidP="003275F5">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7D4E0E87" w14:textId="1021FF56" w:rsidR="008D3B87" w:rsidRPr="003275F5" w:rsidRDefault="008D3B87" w:rsidP="003275F5">
            <w:pPr>
              <w:spacing w:line="360" w:lineRule="auto"/>
              <w:rPr>
                <w:color w:val="000000"/>
                <w:sz w:val="16"/>
                <w:szCs w:val="16"/>
              </w:rPr>
            </w:pPr>
            <w:r w:rsidRPr="003275F5">
              <w:rPr>
                <w:color w:val="000000"/>
                <w:sz w:val="16"/>
                <w:szCs w:val="16"/>
              </w:rPr>
              <w:t>(0.23</w:t>
            </w:r>
            <w:r w:rsidR="003275F5" w:rsidRPr="003275F5">
              <w:rPr>
                <w:color w:val="000000"/>
                <w:sz w:val="16"/>
                <w:szCs w:val="16"/>
              </w:rPr>
              <w:t>5</w:t>
            </w:r>
            <w:r w:rsidRPr="003275F5">
              <w:rPr>
                <w:color w:val="000000"/>
                <w:sz w:val="16"/>
                <w:szCs w:val="16"/>
              </w:rPr>
              <w:t>)</w:t>
            </w:r>
          </w:p>
        </w:tc>
        <w:tc>
          <w:tcPr>
            <w:tcW w:w="946" w:type="dxa"/>
            <w:tcBorders>
              <w:top w:val="nil"/>
              <w:left w:val="nil"/>
              <w:bottom w:val="nil"/>
              <w:right w:val="nil"/>
            </w:tcBorders>
            <w:shd w:val="clear" w:color="auto" w:fill="auto"/>
            <w:noWrap/>
            <w:vAlign w:val="bottom"/>
            <w:hideMark/>
          </w:tcPr>
          <w:p w14:paraId="3690572A" w14:textId="29058BE7" w:rsidR="008D3B87" w:rsidRPr="003275F5" w:rsidRDefault="008D3B87" w:rsidP="003275F5">
            <w:pPr>
              <w:spacing w:line="360" w:lineRule="auto"/>
              <w:jc w:val="center"/>
              <w:rPr>
                <w:color w:val="000000"/>
                <w:sz w:val="16"/>
                <w:szCs w:val="16"/>
              </w:rPr>
            </w:pPr>
            <w:r w:rsidRPr="003275F5">
              <w:rPr>
                <w:color w:val="000000"/>
                <w:sz w:val="16"/>
                <w:szCs w:val="16"/>
              </w:rPr>
              <w:t>(0.31</w:t>
            </w:r>
            <w:r w:rsidR="003275F5" w:rsidRPr="003275F5">
              <w:rPr>
                <w:color w:val="000000"/>
                <w:sz w:val="16"/>
                <w:szCs w:val="16"/>
              </w:rPr>
              <w:t>4</w:t>
            </w:r>
            <w:r w:rsidRPr="003275F5">
              <w:rPr>
                <w:color w:val="000000"/>
                <w:sz w:val="16"/>
                <w:szCs w:val="16"/>
              </w:rPr>
              <w:t>)</w:t>
            </w:r>
          </w:p>
        </w:tc>
      </w:tr>
      <w:tr w:rsidR="003275F5" w:rsidRPr="003275F5" w14:paraId="227F40C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DB87B4" w14:textId="77777777" w:rsidR="008D3B87" w:rsidRPr="003275F5" w:rsidRDefault="008D3B87" w:rsidP="003275F5">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15F1C9DA" w14:textId="385A7F62" w:rsidR="008D3B87" w:rsidRPr="003275F5" w:rsidRDefault="008D3B87" w:rsidP="003275F5">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77D97247"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0215E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073AD"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328572" w14:textId="323F2D88" w:rsidR="008D3B87" w:rsidRPr="003275F5" w:rsidRDefault="008D3B87" w:rsidP="003275F5">
            <w:pPr>
              <w:spacing w:line="360" w:lineRule="auto"/>
              <w:rPr>
                <w:color w:val="000000"/>
                <w:sz w:val="16"/>
                <w:szCs w:val="16"/>
              </w:rPr>
            </w:pPr>
            <w:r w:rsidRPr="003275F5">
              <w:rPr>
                <w:color w:val="000000"/>
                <w:sz w:val="16"/>
                <w:szCs w:val="16"/>
              </w:rPr>
              <w:t>-3.83</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563638D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92F3C1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42109BC" w14:textId="77777777" w:rsidR="008D3B87" w:rsidRPr="003275F5" w:rsidRDefault="008D3B87" w:rsidP="003275F5">
            <w:pPr>
              <w:spacing w:line="360" w:lineRule="auto"/>
              <w:rPr>
                <w:color w:val="000000"/>
                <w:sz w:val="16"/>
                <w:szCs w:val="16"/>
              </w:rPr>
            </w:pPr>
          </w:p>
        </w:tc>
      </w:tr>
      <w:tr w:rsidR="003275F5" w:rsidRPr="003275F5" w14:paraId="57455A5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6E5A13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2674D72" w14:textId="36F80D22" w:rsidR="008D3B87" w:rsidRPr="003275F5" w:rsidRDefault="008D3B87" w:rsidP="003275F5">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4012CF4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A7A25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60C2752"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4D395A" w14:textId="3CC27C92" w:rsidR="008D3B87" w:rsidRPr="003275F5" w:rsidRDefault="008D3B87" w:rsidP="003275F5">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2C9DECE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95AD5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6279329" w14:textId="77777777" w:rsidR="008D3B87" w:rsidRPr="003275F5" w:rsidRDefault="008D3B87" w:rsidP="003275F5">
            <w:pPr>
              <w:spacing w:line="360" w:lineRule="auto"/>
              <w:rPr>
                <w:color w:val="000000"/>
                <w:sz w:val="16"/>
                <w:szCs w:val="16"/>
              </w:rPr>
            </w:pPr>
          </w:p>
        </w:tc>
      </w:tr>
      <w:tr w:rsidR="003275F5" w:rsidRPr="003275F5" w14:paraId="5534E2E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AA7C2A1" w14:textId="77777777" w:rsidR="008D3B87" w:rsidRPr="003275F5" w:rsidRDefault="008D3B87" w:rsidP="003275F5">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0E25A1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6A77973" w14:textId="78016CDA" w:rsidR="008D3B87" w:rsidRPr="003275F5" w:rsidRDefault="008D3B87" w:rsidP="003275F5">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11EB211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617A5A"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9F800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3FE4768" w14:textId="6862C744" w:rsidR="008D3B87" w:rsidRPr="003275F5" w:rsidRDefault="008D3B87" w:rsidP="003275F5">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0D063E9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39C1094" w14:textId="77777777" w:rsidR="008D3B87" w:rsidRPr="003275F5" w:rsidRDefault="008D3B87" w:rsidP="003275F5">
            <w:pPr>
              <w:spacing w:line="360" w:lineRule="auto"/>
              <w:rPr>
                <w:color w:val="000000"/>
                <w:sz w:val="16"/>
                <w:szCs w:val="16"/>
              </w:rPr>
            </w:pPr>
          </w:p>
        </w:tc>
      </w:tr>
      <w:tr w:rsidR="003275F5" w:rsidRPr="003275F5" w14:paraId="68495A5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F2337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EACBA1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36AD83F" w14:textId="2FB6A00B" w:rsidR="008D3B87" w:rsidRPr="003275F5" w:rsidRDefault="008D3B87" w:rsidP="003275F5">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24F6B9F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848DA6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DEE5DB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8DB183" w14:textId="30836355" w:rsidR="008D3B87" w:rsidRPr="003275F5" w:rsidRDefault="008D3B87" w:rsidP="003275F5">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32DFB06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A7E3F25" w14:textId="77777777" w:rsidR="008D3B87" w:rsidRPr="003275F5" w:rsidRDefault="008D3B87" w:rsidP="003275F5">
            <w:pPr>
              <w:spacing w:line="360" w:lineRule="auto"/>
              <w:rPr>
                <w:color w:val="000000"/>
                <w:sz w:val="16"/>
                <w:szCs w:val="16"/>
              </w:rPr>
            </w:pPr>
          </w:p>
        </w:tc>
      </w:tr>
      <w:tr w:rsidR="003275F5" w:rsidRPr="003275F5" w14:paraId="7779D3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1B84A9" w14:textId="77777777" w:rsidR="008D3B87" w:rsidRPr="003275F5" w:rsidRDefault="008D3B87" w:rsidP="003275F5">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7BD250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E4365E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AA8097B" w14:textId="626A3A7F" w:rsidR="008D3B87" w:rsidRPr="003275F5" w:rsidRDefault="008D3B87" w:rsidP="003275F5">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4B809B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FECE66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4F6DFB"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3B265A" w14:textId="034D512D" w:rsidR="008D3B87" w:rsidRPr="003275F5" w:rsidRDefault="008D3B87" w:rsidP="003275F5">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003B2151" w14:textId="77777777" w:rsidR="008D3B87" w:rsidRPr="003275F5" w:rsidRDefault="008D3B87" w:rsidP="003275F5">
            <w:pPr>
              <w:spacing w:line="360" w:lineRule="auto"/>
              <w:jc w:val="right"/>
              <w:rPr>
                <w:color w:val="000000"/>
                <w:sz w:val="16"/>
                <w:szCs w:val="16"/>
              </w:rPr>
            </w:pPr>
          </w:p>
        </w:tc>
      </w:tr>
      <w:tr w:rsidR="003275F5" w:rsidRPr="003275F5" w14:paraId="632E869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7A0982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6F98FF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F13FBD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B191DE" w14:textId="3848B507" w:rsidR="008D3B87" w:rsidRPr="003275F5" w:rsidRDefault="008D3B87" w:rsidP="003275F5">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3335C9EA" w14:textId="77777777" w:rsidR="008D3B87" w:rsidRPr="003275F5" w:rsidRDefault="008D3B87" w:rsidP="003275F5">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18FEE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C8EB5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BF848C9" w14:textId="482FD109" w:rsidR="008D3B87" w:rsidRPr="003275F5" w:rsidRDefault="008D3B87" w:rsidP="003275F5">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6F0D1012" w14:textId="77777777" w:rsidR="008D3B87" w:rsidRPr="003275F5" w:rsidRDefault="008D3B87" w:rsidP="003275F5">
            <w:pPr>
              <w:spacing w:line="360" w:lineRule="auto"/>
              <w:rPr>
                <w:color w:val="000000"/>
                <w:sz w:val="16"/>
                <w:szCs w:val="16"/>
              </w:rPr>
            </w:pPr>
          </w:p>
        </w:tc>
      </w:tr>
      <w:tr w:rsidR="003275F5" w:rsidRPr="003275F5" w14:paraId="612269F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AED1E1A" w14:textId="77777777" w:rsidR="008D3B87" w:rsidRPr="003275F5" w:rsidRDefault="008D3B87" w:rsidP="003275F5">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5A8927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F0833A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B265A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F1DB21" w14:textId="45F12F5A" w:rsidR="008D3B87" w:rsidRPr="003275F5" w:rsidRDefault="008D3B87" w:rsidP="003275F5">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7F7074A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38FC1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2B15A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8EB9791" w14:textId="4D97A387" w:rsidR="008D3B87" w:rsidRPr="003275F5" w:rsidRDefault="008D3B87" w:rsidP="003275F5">
            <w:pPr>
              <w:spacing w:line="360" w:lineRule="auto"/>
              <w:rPr>
                <w:color w:val="000000"/>
                <w:sz w:val="16"/>
                <w:szCs w:val="16"/>
              </w:rPr>
            </w:pPr>
            <w:r w:rsidRPr="003275F5">
              <w:rPr>
                <w:color w:val="000000"/>
                <w:sz w:val="16"/>
                <w:szCs w:val="16"/>
              </w:rPr>
              <w:t>-3.46</w:t>
            </w:r>
            <w:r w:rsidR="003275F5" w:rsidRPr="003275F5">
              <w:rPr>
                <w:color w:val="000000"/>
                <w:sz w:val="16"/>
                <w:szCs w:val="16"/>
              </w:rPr>
              <w:t>1</w:t>
            </w:r>
            <w:r w:rsidRPr="003275F5">
              <w:rPr>
                <w:color w:val="000000"/>
                <w:sz w:val="16"/>
                <w:szCs w:val="16"/>
              </w:rPr>
              <w:t>***</w:t>
            </w:r>
          </w:p>
        </w:tc>
      </w:tr>
      <w:tr w:rsidR="003275F5" w:rsidRPr="003275F5" w14:paraId="74020761"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048363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53F39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B55A2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51428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872B24C" w14:textId="20C4B02E" w:rsidR="008D3B87" w:rsidRPr="003275F5" w:rsidRDefault="008D3B87" w:rsidP="003275F5">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632F0B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E139E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78401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D40A4E0" w14:textId="77777777" w:rsidR="008D3B87" w:rsidRPr="003275F5" w:rsidRDefault="008D3B87" w:rsidP="003275F5">
            <w:pPr>
              <w:spacing w:line="360" w:lineRule="auto"/>
              <w:rPr>
                <w:color w:val="000000"/>
                <w:sz w:val="16"/>
                <w:szCs w:val="16"/>
              </w:rPr>
            </w:pPr>
          </w:p>
        </w:tc>
      </w:tr>
      <w:tr w:rsidR="003275F5" w:rsidRPr="003275F5" w14:paraId="3044A5A9"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CE2048F" w14:textId="77777777" w:rsidR="008D3B87" w:rsidRPr="003275F5" w:rsidRDefault="008D3B87" w:rsidP="003275F5">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55D5A03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7035A5"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C6E8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DA6C0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6E2CB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B5635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B0966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8870E84" w14:textId="77777777" w:rsidR="008D3B87" w:rsidRPr="003275F5" w:rsidRDefault="008D3B87" w:rsidP="003275F5">
            <w:pPr>
              <w:spacing w:line="360" w:lineRule="auto"/>
              <w:rPr>
                <w:color w:val="000000"/>
                <w:sz w:val="16"/>
                <w:szCs w:val="16"/>
              </w:rPr>
            </w:pPr>
          </w:p>
        </w:tc>
      </w:tr>
      <w:tr w:rsidR="003275F5" w:rsidRPr="003275F5" w14:paraId="12491A7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49417B7" w14:textId="77777777" w:rsidR="008D3B87" w:rsidRPr="003275F5" w:rsidRDefault="008D3B87" w:rsidP="003275F5">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505EA0B8" w14:textId="3007A360" w:rsidR="008D3B87" w:rsidRPr="003275F5" w:rsidRDefault="008D3B87" w:rsidP="003275F5">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5948997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135712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A41F09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EB745B2" w14:textId="1B8558C2" w:rsidR="008D3B87" w:rsidRPr="003275F5" w:rsidRDefault="008D3B87" w:rsidP="003275F5">
            <w:pPr>
              <w:spacing w:line="360" w:lineRule="auto"/>
              <w:rPr>
                <w:color w:val="000000"/>
                <w:sz w:val="16"/>
                <w:szCs w:val="16"/>
              </w:rPr>
            </w:pPr>
            <w:r w:rsidRPr="003275F5">
              <w:rPr>
                <w:color w:val="000000"/>
                <w:sz w:val="16"/>
                <w:szCs w:val="16"/>
              </w:rPr>
              <w:t>27.14</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77F96EAA"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17680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7FE4FD3" w14:textId="77777777" w:rsidR="008D3B87" w:rsidRPr="003275F5" w:rsidRDefault="008D3B87" w:rsidP="003275F5">
            <w:pPr>
              <w:spacing w:line="360" w:lineRule="auto"/>
              <w:rPr>
                <w:color w:val="000000"/>
                <w:sz w:val="16"/>
                <w:szCs w:val="16"/>
              </w:rPr>
            </w:pPr>
          </w:p>
        </w:tc>
      </w:tr>
      <w:tr w:rsidR="003275F5" w:rsidRPr="003275F5" w14:paraId="7336CF3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89CF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6F5D39F" w14:textId="36FBADA9" w:rsidR="008D3B87" w:rsidRPr="003275F5" w:rsidRDefault="008D3B87" w:rsidP="003275F5">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2FC4670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CB189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2006CE4"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55E447D" w14:textId="65AAD687" w:rsidR="008D3B87" w:rsidRPr="003275F5" w:rsidRDefault="008D3B87" w:rsidP="003275F5">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4C764B32"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2FAA8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CAF1148" w14:textId="77777777" w:rsidR="008D3B87" w:rsidRPr="003275F5" w:rsidRDefault="008D3B87" w:rsidP="003275F5">
            <w:pPr>
              <w:spacing w:line="360" w:lineRule="auto"/>
              <w:rPr>
                <w:color w:val="000000"/>
                <w:sz w:val="16"/>
                <w:szCs w:val="16"/>
              </w:rPr>
            </w:pPr>
          </w:p>
        </w:tc>
      </w:tr>
      <w:tr w:rsidR="003275F5" w:rsidRPr="003275F5" w14:paraId="5A18B84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8B79B6A" w14:textId="77777777" w:rsidR="008D3B87" w:rsidRPr="003275F5" w:rsidRDefault="008D3B87" w:rsidP="003275F5">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6D1FA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8C03B7" w14:textId="4544933D" w:rsidR="008D3B87" w:rsidRPr="003275F5" w:rsidRDefault="008D3B87" w:rsidP="003275F5">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2677570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526F53"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4859D7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F5CD2C" w14:textId="47FD24A0" w:rsidR="008D3B87" w:rsidRPr="003275F5" w:rsidRDefault="008D3B87" w:rsidP="003275F5">
            <w:pPr>
              <w:spacing w:line="360" w:lineRule="auto"/>
              <w:rPr>
                <w:color w:val="000000"/>
                <w:sz w:val="16"/>
                <w:szCs w:val="16"/>
              </w:rPr>
            </w:pPr>
            <w:r w:rsidRPr="003275F5">
              <w:rPr>
                <w:color w:val="000000"/>
                <w:sz w:val="16"/>
                <w:szCs w:val="16"/>
              </w:rPr>
              <w:t>14.56</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4CCD1A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0939DC8" w14:textId="77777777" w:rsidR="008D3B87" w:rsidRPr="003275F5" w:rsidRDefault="008D3B87" w:rsidP="003275F5">
            <w:pPr>
              <w:spacing w:line="360" w:lineRule="auto"/>
              <w:rPr>
                <w:color w:val="000000"/>
                <w:sz w:val="16"/>
                <w:szCs w:val="16"/>
              </w:rPr>
            </w:pPr>
          </w:p>
        </w:tc>
      </w:tr>
      <w:tr w:rsidR="003275F5" w:rsidRPr="003275F5" w14:paraId="1CB84DC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162659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E03DF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67DC8" w14:textId="27C3D12C" w:rsidR="008D3B87" w:rsidRPr="003275F5" w:rsidRDefault="008D3B87" w:rsidP="003275F5">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1B043E6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DB63C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8F285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A0AD4FD" w14:textId="4A486F3D" w:rsidR="008D3B87" w:rsidRPr="003275F5" w:rsidRDefault="008D3B87" w:rsidP="003275F5">
            <w:pPr>
              <w:spacing w:line="360" w:lineRule="auto"/>
              <w:rPr>
                <w:color w:val="000000"/>
                <w:sz w:val="16"/>
                <w:szCs w:val="16"/>
              </w:rPr>
            </w:pPr>
            <w:r w:rsidRPr="003275F5">
              <w:rPr>
                <w:color w:val="000000"/>
                <w:sz w:val="16"/>
                <w:szCs w:val="16"/>
              </w:rPr>
              <w:t>(3.48</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7C99C9C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2DE7EEE" w14:textId="77777777" w:rsidR="008D3B87" w:rsidRPr="003275F5" w:rsidRDefault="008D3B87" w:rsidP="003275F5">
            <w:pPr>
              <w:spacing w:line="360" w:lineRule="auto"/>
              <w:rPr>
                <w:color w:val="000000"/>
                <w:sz w:val="16"/>
                <w:szCs w:val="16"/>
              </w:rPr>
            </w:pPr>
          </w:p>
        </w:tc>
      </w:tr>
      <w:tr w:rsidR="003275F5" w:rsidRPr="003275F5" w14:paraId="46B2D9B3"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58B77B2" w14:textId="77777777" w:rsidR="008D3B87" w:rsidRPr="003275F5" w:rsidRDefault="008D3B87" w:rsidP="003275F5">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27BC34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100406E"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B4A58A" w14:textId="58559207" w:rsidR="008D3B87" w:rsidRPr="003275F5" w:rsidRDefault="008D3B87" w:rsidP="003275F5">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5A3F4F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9EC60D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4D1B3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518C18E" w14:textId="6D732E1F" w:rsidR="008D3B87" w:rsidRPr="003275F5" w:rsidRDefault="008D3B87" w:rsidP="003275F5">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21C61225" w14:textId="77777777" w:rsidR="008D3B87" w:rsidRPr="003275F5" w:rsidRDefault="008D3B87" w:rsidP="003275F5">
            <w:pPr>
              <w:spacing w:line="360" w:lineRule="auto"/>
              <w:jc w:val="right"/>
              <w:rPr>
                <w:color w:val="000000"/>
                <w:sz w:val="16"/>
                <w:szCs w:val="16"/>
              </w:rPr>
            </w:pPr>
          </w:p>
        </w:tc>
      </w:tr>
      <w:tr w:rsidR="003275F5" w:rsidRPr="003275F5" w14:paraId="2624A59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656941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27B73E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519ED9C"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EBD5636" w14:textId="65CFF121" w:rsidR="008D3B87" w:rsidRPr="003275F5" w:rsidRDefault="008D3B87" w:rsidP="003275F5">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30A1159B"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EC6B9C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D27C7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FD7AEE" w14:textId="76BD42A9" w:rsidR="008D3B87" w:rsidRPr="003275F5" w:rsidRDefault="008D3B87" w:rsidP="003275F5">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6061E1EA" w14:textId="77777777" w:rsidR="008D3B87" w:rsidRPr="003275F5" w:rsidRDefault="008D3B87" w:rsidP="003275F5">
            <w:pPr>
              <w:spacing w:line="360" w:lineRule="auto"/>
              <w:rPr>
                <w:color w:val="000000"/>
                <w:sz w:val="16"/>
                <w:szCs w:val="16"/>
              </w:rPr>
            </w:pPr>
          </w:p>
        </w:tc>
      </w:tr>
      <w:tr w:rsidR="003275F5" w:rsidRPr="003275F5" w14:paraId="7CD2AFA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6F1C562" w14:textId="77777777" w:rsidR="008D3B87" w:rsidRPr="003275F5" w:rsidRDefault="008D3B87" w:rsidP="003275F5">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42E228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FA4C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C9068C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10DDB5" w14:textId="23BA7631" w:rsidR="008D3B87" w:rsidRPr="003275F5" w:rsidRDefault="008D3B87" w:rsidP="003275F5">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611637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C67A58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457DF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7FE2B5F" w14:textId="4D693DB8" w:rsidR="008D3B87" w:rsidRPr="003275F5" w:rsidRDefault="008D3B87" w:rsidP="003275F5">
            <w:pPr>
              <w:spacing w:line="360" w:lineRule="auto"/>
              <w:rPr>
                <w:color w:val="000000"/>
                <w:sz w:val="16"/>
                <w:szCs w:val="16"/>
              </w:rPr>
            </w:pPr>
            <w:r w:rsidRPr="003275F5">
              <w:rPr>
                <w:color w:val="000000"/>
                <w:sz w:val="16"/>
                <w:szCs w:val="16"/>
              </w:rPr>
              <w:t>28.651***</w:t>
            </w:r>
          </w:p>
        </w:tc>
      </w:tr>
      <w:tr w:rsidR="003275F5" w:rsidRPr="003275F5" w14:paraId="71688E3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9A9993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A66F2D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7F46F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1A32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6C146F" w14:textId="3512BDB3" w:rsidR="008D3B87" w:rsidRPr="003275F5" w:rsidRDefault="008D3B87" w:rsidP="003275F5">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7558D24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B887DA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E48896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FCB9D90" w14:textId="5971A737" w:rsidR="008D3B87" w:rsidRPr="003275F5" w:rsidRDefault="008D3B87" w:rsidP="003275F5">
            <w:pPr>
              <w:spacing w:line="360" w:lineRule="auto"/>
              <w:rPr>
                <w:color w:val="000000"/>
                <w:sz w:val="16"/>
                <w:szCs w:val="16"/>
              </w:rPr>
            </w:pPr>
            <w:r w:rsidRPr="003275F5">
              <w:rPr>
                <w:color w:val="000000"/>
                <w:sz w:val="16"/>
                <w:szCs w:val="16"/>
              </w:rPr>
              <w:t>(8.091)</w:t>
            </w:r>
          </w:p>
        </w:tc>
      </w:tr>
      <w:tr w:rsidR="003275F5" w:rsidRPr="003275F5" w14:paraId="0FBDF7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3253D15" w14:textId="77777777" w:rsidR="008D3B87" w:rsidRPr="003275F5" w:rsidRDefault="008D3B87" w:rsidP="003275F5">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6A52BC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98CCF9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A041E48"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B0A8EDE"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7F17A4E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91E0BFB"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0BE82C3"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47AB3FDE" w14:textId="77777777" w:rsidR="008D3B87" w:rsidRPr="003275F5" w:rsidRDefault="008D3B87" w:rsidP="003275F5">
            <w:pPr>
              <w:spacing w:line="360" w:lineRule="auto"/>
              <w:rPr>
                <w:color w:val="000000"/>
                <w:sz w:val="16"/>
                <w:szCs w:val="16"/>
              </w:rPr>
            </w:pPr>
            <w:r w:rsidRPr="003275F5">
              <w:rPr>
                <w:color w:val="000000"/>
                <w:sz w:val="16"/>
                <w:szCs w:val="16"/>
              </w:rPr>
              <w:t>YES</w:t>
            </w:r>
          </w:p>
        </w:tc>
      </w:tr>
      <w:tr w:rsidR="003275F5" w:rsidRPr="003275F5" w14:paraId="7A21C13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5B97C31" w14:textId="77777777" w:rsidR="008D3B87" w:rsidRPr="003275F5" w:rsidRDefault="008D3B87" w:rsidP="003275F5">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37DE185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5E580EA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337091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21648AD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292EA7D5"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DE94E6C"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A72805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15B2743B" w14:textId="77777777" w:rsidR="008D3B87" w:rsidRPr="003275F5" w:rsidRDefault="008D3B87" w:rsidP="003275F5">
            <w:pPr>
              <w:spacing w:line="360" w:lineRule="auto"/>
              <w:rPr>
                <w:color w:val="000000"/>
                <w:sz w:val="16"/>
                <w:szCs w:val="16"/>
              </w:rPr>
            </w:pPr>
            <w:r w:rsidRPr="003275F5">
              <w:rPr>
                <w:color w:val="000000"/>
                <w:sz w:val="16"/>
                <w:szCs w:val="16"/>
              </w:rPr>
              <w:t>YES</w:t>
            </w:r>
          </w:p>
        </w:tc>
      </w:tr>
    </w:tbl>
    <w:p w14:paraId="505F412C" w14:textId="77777777" w:rsidR="003275F5" w:rsidRPr="00057254" w:rsidRDefault="003275F5" w:rsidP="003275F5">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C8C1BFA" w14:textId="77777777" w:rsidR="008D3B87" w:rsidRDefault="008D3B87" w:rsidP="008D3B87">
      <w:pPr>
        <w:spacing w:line="480" w:lineRule="auto"/>
      </w:pPr>
    </w:p>
    <w:p w14:paraId="35759607" w14:textId="753810C5" w:rsidR="005F6741" w:rsidRDefault="005F6741" w:rsidP="005F6741">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 xml:space="preserve">20 </w:t>
      </w:r>
      <w:r>
        <w:t xml:space="preserve">elections </w:t>
      </w:r>
      <w:r w:rsidRPr="00057254">
        <w:t xml:space="preserve">(Part </w:t>
      </w:r>
      <w:r>
        <w:t>3</w:t>
      </w:r>
      <w:r w:rsidRPr="00057254">
        <w:t>)</w:t>
      </w:r>
    </w:p>
    <w:tbl>
      <w:tblPr>
        <w:tblW w:w="5000" w:type="pct"/>
        <w:tblLook w:val="04A0" w:firstRow="1" w:lastRow="0" w:firstColumn="1" w:lastColumn="0" w:noHBand="0" w:noVBand="1"/>
      </w:tblPr>
      <w:tblGrid>
        <w:gridCol w:w="3416"/>
        <w:gridCol w:w="1379"/>
        <w:gridCol w:w="1475"/>
        <w:gridCol w:w="1379"/>
        <w:gridCol w:w="1377"/>
      </w:tblGrid>
      <w:tr w:rsidR="005F6741" w:rsidRPr="005F6741" w14:paraId="6A1F7F8E" w14:textId="77777777" w:rsidTr="005F6741">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6ADEC7E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7FA7F99A" w14:textId="77777777" w:rsidR="005F6741" w:rsidRPr="005F6741" w:rsidRDefault="005F6741" w:rsidP="005F6741">
            <w:pPr>
              <w:spacing w:line="360" w:lineRule="auto"/>
              <w:jc w:val="center"/>
              <w:rPr>
                <w:color w:val="000000"/>
                <w:sz w:val="16"/>
                <w:szCs w:val="16"/>
              </w:rPr>
            </w:pPr>
            <w:r w:rsidRPr="005F6741">
              <w:rPr>
                <w:color w:val="000000"/>
                <w:sz w:val="16"/>
                <w:szCs w:val="16"/>
              </w:rPr>
              <w:t>Economic Connectedness</w:t>
            </w:r>
          </w:p>
        </w:tc>
      </w:tr>
      <w:tr w:rsidR="005F6741" w:rsidRPr="005F6741" w14:paraId="6F1A7C2A"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6D591B" w14:textId="77777777" w:rsidR="005F6741" w:rsidRPr="005F6741" w:rsidRDefault="005F6741" w:rsidP="005F6741">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5F003793" w14:textId="666AACF6"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2660E948" w14:textId="340B7D00"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EE231B1" w14:textId="2A646B00"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6993887" w14:textId="05753E2B"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AD9841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61A517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AB425F6" w14:textId="05157390"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0C211F25" w14:textId="4FA5E973"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DB47A92" w14:textId="04B18C57"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3FCF32B8" w14:textId="51CEF8A5"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9C44155"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ADA951" w14:textId="77777777" w:rsidR="005F6741" w:rsidRPr="005F6741" w:rsidRDefault="005F6741" w:rsidP="005F6741">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02457A65" w14:textId="24A68823" w:rsidR="005F6741" w:rsidRPr="005F6741" w:rsidRDefault="005F6741" w:rsidP="005F6741">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3E7532BC" w14:textId="11F93AF3" w:rsidR="005F6741" w:rsidRPr="005F6741" w:rsidRDefault="005F6741" w:rsidP="005F6741">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31281910" w14:textId="2FB477FD" w:rsidR="005F6741" w:rsidRPr="005F6741" w:rsidRDefault="005F6741" w:rsidP="005F6741">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6A563F38" w14:textId="6184B7EF" w:rsidR="005F6741" w:rsidRPr="005F6741" w:rsidRDefault="005F6741" w:rsidP="005F6741">
            <w:pPr>
              <w:spacing w:line="360" w:lineRule="auto"/>
              <w:rPr>
                <w:color w:val="000000"/>
                <w:sz w:val="16"/>
                <w:szCs w:val="16"/>
              </w:rPr>
            </w:pPr>
            <w:r w:rsidRPr="005F6741">
              <w:rPr>
                <w:color w:val="000000"/>
                <w:sz w:val="16"/>
                <w:szCs w:val="16"/>
              </w:rPr>
              <w:t>-0.042</w:t>
            </w:r>
          </w:p>
        </w:tc>
      </w:tr>
      <w:tr w:rsidR="005F6741" w:rsidRPr="005F6741" w14:paraId="6E21781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90B024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662C0DF" w14:textId="30390714" w:rsidR="005F6741" w:rsidRPr="005F6741" w:rsidRDefault="005F6741" w:rsidP="005F6741">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558E0081" w14:textId="1AB038D5" w:rsidR="005F6741" w:rsidRPr="005F6741" w:rsidRDefault="005F6741" w:rsidP="005F6741">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43B6385E" w14:textId="4FF37541" w:rsidR="005F6741" w:rsidRPr="005F6741" w:rsidRDefault="005F6741" w:rsidP="005F6741">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09D5061" w14:textId="38630EAA" w:rsidR="005F6741" w:rsidRPr="005F6741" w:rsidRDefault="005F6741" w:rsidP="005F6741">
            <w:pPr>
              <w:spacing w:line="360" w:lineRule="auto"/>
              <w:rPr>
                <w:color w:val="000000"/>
                <w:sz w:val="16"/>
                <w:szCs w:val="16"/>
              </w:rPr>
            </w:pPr>
            <w:r w:rsidRPr="005F6741">
              <w:rPr>
                <w:color w:val="000000"/>
                <w:sz w:val="16"/>
                <w:szCs w:val="16"/>
              </w:rPr>
              <w:t>(0.031)</w:t>
            </w:r>
          </w:p>
        </w:tc>
      </w:tr>
      <w:tr w:rsidR="005F6741" w:rsidRPr="005F6741" w14:paraId="110AA6E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5092F47" w14:textId="77777777" w:rsidR="005F6741" w:rsidRPr="005F6741" w:rsidRDefault="005F6741" w:rsidP="005F6741">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1C676254" w14:textId="24BFC3F8" w:rsidR="005F6741" w:rsidRPr="005F6741" w:rsidRDefault="005F6741" w:rsidP="005F6741">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4533F872" w14:textId="1929A101" w:rsidR="005F6741" w:rsidRPr="005F6741" w:rsidRDefault="005F6741" w:rsidP="005F6741">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75CF15A3" w14:textId="3D59F26E" w:rsidR="005F6741" w:rsidRPr="005F6741" w:rsidRDefault="005F6741" w:rsidP="005F6741">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247E0175" w14:textId="2D833AA0" w:rsidR="005F6741" w:rsidRPr="005F6741" w:rsidRDefault="005F6741" w:rsidP="005F6741">
            <w:pPr>
              <w:spacing w:line="360" w:lineRule="auto"/>
              <w:rPr>
                <w:color w:val="000000"/>
                <w:sz w:val="16"/>
                <w:szCs w:val="16"/>
              </w:rPr>
            </w:pPr>
            <w:r w:rsidRPr="005F6741">
              <w:rPr>
                <w:color w:val="000000"/>
                <w:sz w:val="16"/>
                <w:szCs w:val="16"/>
              </w:rPr>
              <w:t>-0.12**</w:t>
            </w:r>
          </w:p>
        </w:tc>
      </w:tr>
      <w:tr w:rsidR="005F6741" w:rsidRPr="005F6741" w14:paraId="5DA285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0B24E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385E89D" w14:textId="4789D53D" w:rsidR="005F6741" w:rsidRPr="005F6741" w:rsidRDefault="005F6741" w:rsidP="005F6741">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3399638" w14:textId="10A80460" w:rsidR="005F6741" w:rsidRPr="005F6741" w:rsidRDefault="005F6741" w:rsidP="005F6741">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4344AB40" w14:textId="16D01300" w:rsidR="005F6741" w:rsidRPr="005F6741" w:rsidRDefault="005F6741" w:rsidP="005F6741">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3C6A85F9" w14:textId="1EF1740A" w:rsidR="005F6741" w:rsidRPr="005F6741" w:rsidRDefault="005F6741" w:rsidP="005F6741">
            <w:pPr>
              <w:spacing w:line="360" w:lineRule="auto"/>
              <w:rPr>
                <w:color w:val="000000"/>
                <w:sz w:val="16"/>
                <w:szCs w:val="16"/>
              </w:rPr>
            </w:pPr>
            <w:r w:rsidRPr="005F6741">
              <w:rPr>
                <w:color w:val="000000"/>
                <w:sz w:val="16"/>
                <w:szCs w:val="16"/>
              </w:rPr>
              <w:t>(0.043)</w:t>
            </w:r>
          </w:p>
        </w:tc>
      </w:tr>
      <w:tr w:rsidR="005F6741" w:rsidRPr="005F6741" w14:paraId="5660E7A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EE7D2B1" w14:textId="77777777" w:rsidR="005F6741" w:rsidRPr="005F6741" w:rsidRDefault="005F6741" w:rsidP="005F6741">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5E8AB8AD" w14:textId="7DBAD084" w:rsidR="005F6741" w:rsidRPr="005F6741" w:rsidRDefault="005F6741" w:rsidP="005F6741">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0ADB9FA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688F5EE"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F4F75A3" w14:textId="77777777" w:rsidR="005F6741" w:rsidRPr="005F6741" w:rsidRDefault="005F6741" w:rsidP="005F6741">
            <w:pPr>
              <w:spacing w:line="360" w:lineRule="auto"/>
              <w:rPr>
                <w:color w:val="000000"/>
                <w:sz w:val="16"/>
                <w:szCs w:val="16"/>
              </w:rPr>
            </w:pPr>
          </w:p>
        </w:tc>
      </w:tr>
      <w:tr w:rsidR="005F6741" w:rsidRPr="005F6741" w14:paraId="6FF95F9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A49C4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C0B6398" w14:textId="1A29D997" w:rsidR="005F6741" w:rsidRPr="005F6741" w:rsidRDefault="005F6741" w:rsidP="005F6741">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0BF8B356"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F049A1F"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E9973B9" w14:textId="77777777" w:rsidR="005F6741" w:rsidRPr="005F6741" w:rsidRDefault="005F6741" w:rsidP="005F6741">
            <w:pPr>
              <w:spacing w:line="360" w:lineRule="auto"/>
              <w:rPr>
                <w:color w:val="000000"/>
                <w:sz w:val="16"/>
                <w:szCs w:val="16"/>
              </w:rPr>
            </w:pPr>
          </w:p>
        </w:tc>
      </w:tr>
      <w:tr w:rsidR="005F6741" w:rsidRPr="005F6741" w14:paraId="20921ED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CD50676" w14:textId="77777777" w:rsidR="005F6741" w:rsidRPr="005F6741" w:rsidRDefault="005F6741" w:rsidP="005F6741">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2365B83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0588CD8" w14:textId="38108C24" w:rsidR="005F6741" w:rsidRPr="005F6741" w:rsidRDefault="005F6741" w:rsidP="005F6741">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301FE7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30C7931" w14:textId="77777777" w:rsidR="005F6741" w:rsidRPr="005F6741" w:rsidRDefault="005F6741" w:rsidP="005F6741">
            <w:pPr>
              <w:spacing w:line="360" w:lineRule="auto"/>
              <w:rPr>
                <w:color w:val="000000"/>
                <w:sz w:val="16"/>
                <w:szCs w:val="16"/>
              </w:rPr>
            </w:pPr>
          </w:p>
        </w:tc>
      </w:tr>
      <w:tr w:rsidR="005F6741" w:rsidRPr="005F6741" w14:paraId="5C43FE32"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20B640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ADCF30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96387B7" w14:textId="7DCAFF8D" w:rsidR="005F6741" w:rsidRPr="005F6741" w:rsidRDefault="005F6741" w:rsidP="005F6741">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5A5A583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6F6FC90" w14:textId="77777777" w:rsidR="005F6741" w:rsidRPr="005F6741" w:rsidRDefault="005F6741" w:rsidP="005F6741">
            <w:pPr>
              <w:spacing w:line="360" w:lineRule="auto"/>
              <w:rPr>
                <w:color w:val="000000"/>
                <w:sz w:val="16"/>
                <w:szCs w:val="16"/>
              </w:rPr>
            </w:pPr>
          </w:p>
        </w:tc>
      </w:tr>
      <w:tr w:rsidR="005F6741" w:rsidRPr="005F6741" w14:paraId="6A5C8E4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77BB4DB" w14:textId="77777777" w:rsidR="005F6741" w:rsidRPr="005F6741" w:rsidRDefault="005F6741" w:rsidP="005F6741">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1FD6169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32D814F"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3C6A777" w14:textId="3CD4AA49" w:rsidR="005F6741" w:rsidRPr="005F6741" w:rsidRDefault="005F6741" w:rsidP="005F6741">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67134C21" w14:textId="77777777" w:rsidR="005F6741" w:rsidRPr="005F6741" w:rsidRDefault="005F6741" w:rsidP="005F6741">
            <w:pPr>
              <w:spacing w:line="360" w:lineRule="auto"/>
              <w:rPr>
                <w:color w:val="000000"/>
                <w:sz w:val="16"/>
                <w:szCs w:val="16"/>
              </w:rPr>
            </w:pPr>
          </w:p>
        </w:tc>
      </w:tr>
      <w:tr w:rsidR="005F6741" w:rsidRPr="005F6741" w14:paraId="28EE7B3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CA9F5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74FC83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AC19AC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05AF312" w14:textId="1B620DD1" w:rsidR="005F6741" w:rsidRPr="005F6741" w:rsidRDefault="005F6741" w:rsidP="005F6741">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2C2BD747" w14:textId="77777777" w:rsidR="005F6741" w:rsidRPr="005F6741" w:rsidRDefault="005F6741" w:rsidP="005F6741">
            <w:pPr>
              <w:spacing w:line="360" w:lineRule="auto"/>
              <w:jc w:val="center"/>
              <w:rPr>
                <w:color w:val="000000"/>
                <w:sz w:val="16"/>
                <w:szCs w:val="16"/>
              </w:rPr>
            </w:pPr>
          </w:p>
        </w:tc>
      </w:tr>
      <w:tr w:rsidR="005F6741" w:rsidRPr="005F6741" w14:paraId="7872937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FF8A359" w14:textId="77777777" w:rsidR="005F6741" w:rsidRPr="005F6741" w:rsidRDefault="005F6741" w:rsidP="005F6741">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609F6F0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F73A71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2DD78F0"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57584C0" w14:textId="5C7F631F" w:rsidR="005F6741" w:rsidRPr="005F6741" w:rsidRDefault="005F6741" w:rsidP="005F6741">
            <w:pPr>
              <w:spacing w:line="360" w:lineRule="auto"/>
              <w:rPr>
                <w:color w:val="000000"/>
                <w:sz w:val="16"/>
                <w:szCs w:val="16"/>
              </w:rPr>
            </w:pPr>
            <w:r w:rsidRPr="005F6741">
              <w:rPr>
                <w:color w:val="000000"/>
                <w:sz w:val="16"/>
                <w:szCs w:val="16"/>
              </w:rPr>
              <w:t>-0.924</w:t>
            </w:r>
          </w:p>
        </w:tc>
      </w:tr>
      <w:tr w:rsidR="005F6741" w:rsidRPr="005F6741" w14:paraId="1237A1B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8F19C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2DD15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6947524"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85EDF3C"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AA6F5FD" w14:textId="616A89BD" w:rsidR="005F6741" w:rsidRPr="005F6741" w:rsidRDefault="005F6741" w:rsidP="005F6741">
            <w:pPr>
              <w:spacing w:line="360" w:lineRule="auto"/>
              <w:rPr>
                <w:color w:val="000000"/>
                <w:sz w:val="16"/>
                <w:szCs w:val="16"/>
              </w:rPr>
            </w:pPr>
            <w:r w:rsidRPr="005F6741">
              <w:rPr>
                <w:color w:val="000000"/>
                <w:sz w:val="16"/>
                <w:szCs w:val="16"/>
              </w:rPr>
              <w:t>(0.862)</w:t>
            </w:r>
          </w:p>
        </w:tc>
      </w:tr>
      <w:tr w:rsidR="005F6741" w:rsidRPr="005F6741" w14:paraId="7C3E46E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4287F1" w14:textId="77777777" w:rsidR="005F6741" w:rsidRPr="005F6741" w:rsidRDefault="005F6741" w:rsidP="005F6741">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426632C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5B77487"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FE56A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D4E346E" w14:textId="77777777" w:rsidR="005F6741" w:rsidRPr="005F6741" w:rsidRDefault="005F6741" w:rsidP="005F6741">
            <w:pPr>
              <w:spacing w:line="360" w:lineRule="auto"/>
              <w:rPr>
                <w:color w:val="000000"/>
                <w:sz w:val="16"/>
                <w:szCs w:val="16"/>
              </w:rPr>
            </w:pPr>
          </w:p>
        </w:tc>
      </w:tr>
      <w:tr w:rsidR="005F6741" w:rsidRPr="005F6741" w14:paraId="6D7ABFDD"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C334882" w14:textId="77777777" w:rsidR="005F6741" w:rsidRPr="005F6741" w:rsidRDefault="005F6741" w:rsidP="005F6741">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5671AAC5" w14:textId="31F82A83" w:rsidR="005F6741" w:rsidRPr="005F6741" w:rsidRDefault="005F6741" w:rsidP="005F6741">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61B13808"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6BF7D6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B3A7A82" w14:textId="77777777" w:rsidR="005F6741" w:rsidRPr="005F6741" w:rsidRDefault="005F6741" w:rsidP="005F6741">
            <w:pPr>
              <w:spacing w:line="360" w:lineRule="auto"/>
              <w:rPr>
                <w:color w:val="000000"/>
                <w:sz w:val="16"/>
                <w:szCs w:val="16"/>
              </w:rPr>
            </w:pPr>
          </w:p>
        </w:tc>
      </w:tr>
      <w:tr w:rsidR="005F6741" w:rsidRPr="005F6741" w14:paraId="06D5736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91F7E0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833301B" w14:textId="72AB15B9" w:rsidR="005F6741" w:rsidRPr="005F6741" w:rsidRDefault="005F6741" w:rsidP="005F6741">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0EC959EC"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D8B6B9A"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8ABEDFA" w14:textId="77777777" w:rsidR="005F6741" w:rsidRPr="005F6741" w:rsidRDefault="005F6741" w:rsidP="005F6741">
            <w:pPr>
              <w:spacing w:line="360" w:lineRule="auto"/>
              <w:rPr>
                <w:color w:val="000000"/>
                <w:sz w:val="16"/>
                <w:szCs w:val="16"/>
              </w:rPr>
            </w:pPr>
          </w:p>
        </w:tc>
      </w:tr>
      <w:tr w:rsidR="005F6741" w:rsidRPr="005F6741" w14:paraId="4DDA3DD4"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5B8F941" w14:textId="77777777" w:rsidR="005F6741" w:rsidRPr="005F6741" w:rsidRDefault="005F6741" w:rsidP="005F6741">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643F0D5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F00E42" w14:textId="0A05203D" w:rsidR="005F6741" w:rsidRPr="005F6741" w:rsidRDefault="005F6741" w:rsidP="005F6741">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515FEEA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852DC4C" w14:textId="77777777" w:rsidR="005F6741" w:rsidRPr="005F6741" w:rsidRDefault="005F6741" w:rsidP="005F6741">
            <w:pPr>
              <w:spacing w:line="360" w:lineRule="auto"/>
              <w:rPr>
                <w:color w:val="000000"/>
                <w:sz w:val="16"/>
                <w:szCs w:val="16"/>
              </w:rPr>
            </w:pPr>
          </w:p>
        </w:tc>
      </w:tr>
      <w:tr w:rsidR="005F6741" w:rsidRPr="005F6741" w14:paraId="7A99AE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882CF4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D56816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AB019FF" w14:textId="62C5D5C8" w:rsidR="005F6741" w:rsidRPr="005F6741" w:rsidRDefault="005F6741" w:rsidP="005F6741">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30E23EF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295DF05" w14:textId="77777777" w:rsidR="005F6741" w:rsidRPr="005F6741" w:rsidRDefault="005F6741" w:rsidP="005F6741">
            <w:pPr>
              <w:spacing w:line="360" w:lineRule="auto"/>
              <w:rPr>
                <w:color w:val="000000"/>
                <w:sz w:val="16"/>
                <w:szCs w:val="16"/>
              </w:rPr>
            </w:pPr>
          </w:p>
        </w:tc>
      </w:tr>
      <w:tr w:rsidR="005F6741" w:rsidRPr="005F6741" w14:paraId="7701E3E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4C7CBFF" w14:textId="77777777" w:rsidR="005F6741" w:rsidRPr="005F6741" w:rsidRDefault="005F6741" w:rsidP="005F6741">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2FE9E6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B4464F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E29FA4" w14:textId="3FAC37BA" w:rsidR="005F6741" w:rsidRPr="005F6741" w:rsidRDefault="005F6741" w:rsidP="005F6741">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161321BC" w14:textId="77777777" w:rsidR="005F6741" w:rsidRPr="005F6741" w:rsidRDefault="005F6741" w:rsidP="005F6741">
            <w:pPr>
              <w:spacing w:line="360" w:lineRule="auto"/>
              <w:rPr>
                <w:color w:val="000000"/>
                <w:sz w:val="16"/>
                <w:szCs w:val="16"/>
              </w:rPr>
            </w:pPr>
          </w:p>
        </w:tc>
      </w:tr>
      <w:tr w:rsidR="005F6741" w:rsidRPr="005F6741" w14:paraId="7C949D9F"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E907D5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8245E0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637DE9B"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8638C4A" w14:textId="71B121D6" w:rsidR="005F6741" w:rsidRPr="005F6741" w:rsidRDefault="005F6741" w:rsidP="005F6741">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E09E4A0" w14:textId="77777777" w:rsidR="005F6741" w:rsidRPr="005F6741" w:rsidRDefault="005F6741" w:rsidP="005F6741">
            <w:pPr>
              <w:spacing w:line="360" w:lineRule="auto"/>
              <w:rPr>
                <w:color w:val="000000"/>
                <w:sz w:val="16"/>
                <w:szCs w:val="16"/>
              </w:rPr>
            </w:pPr>
          </w:p>
        </w:tc>
      </w:tr>
      <w:tr w:rsidR="005F6741" w:rsidRPr="005F6741" w14:paraId="603FDA41"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C6FD23F" w14:textId="77777777" w:rsidR="005F6741" w:rsidRPr="005F6741" w:rsidRDefault="005F6741" w:rsidP="005F6741">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18E1B3E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5BF3F8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4F4974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65D317A" w14:textId="62036D88" w:rsidR="005F6741" w:rsidRPr="005F6741" w:rsidRDefault="005F6741" w:rsidP="005F6741">
            <w:pPr>
              <w:spacing w:line="360" w:lineRule="auto"/>
              <w:rPr>
                <w:color w:val="000000"/>
                <w:sz w:val="16"/>
                <w:szCs w:val="16"/>
              </w:rPr>
            </w:pPr>
            <w:r w:rsidRPr="005F6741">
              <w:rPr>
                <w:color w:val="000000"/>
                <w:sz w:val="16"/>
                <w:szCs w:val="16"/>
              </w:rPr>
              <w:t>1.338</w:t>
            </w:r>
          </w:p>
        </w:tc>
      </w:tr>
      <w:tr w:rsidR="005F6741" w:rsidRPr="005F6741" w14:paraId="4D12482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CA4CD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9723192"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CE486D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615563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B998F10" w14:textId="76A016B7" w:rsidR="005F6741" w:rsidRPr="005F6741" w:rsidRDefault="005F6741" w:rsidP="005F6741">
            <w:pPr>
              <w:spacing w:line="360" w:lineRule="auto"/>
              <w:rPr>
                <w:color w:val="000000"/>
                <w:sz w:val="16"/>
                <w:szCs w:val="16"/>
              </w:rPr>
            </w:pPr>
            <w:r w:rsidRPr="005F6741">
              <w:rPr>
                <w:color w:val="000000"/>
                <w:sz w:val="16"/>
                <w:szCs w:val="16"/>
              </w:rPr>
              <w:t>(1.053)</w:t>
            </w:r>
          </w:p>
        </w:tc>
      </w:tr>
      <w:tr w:rsidR="005F6741" w:rsidRPr="005F6741" w14:paraId="4B0E80C6"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166FD39" w14:textId="77777777" w:rsidR="005F6741" w:rsidRPr="005F6741" w:rsidRDefault="005F6741" w:rsidP="005F6741">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770D539D"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554D9B0E"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1D424D04"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13915FA2" w14:textId="77777777" w:rsidR="005F6741" w:rsidRPr="005F6741" w:rsidRDefault="005F6741" w:rsidP="005F6741">
            <w:pPr>
              <w:spacing w:line="360" w:lineRule="auto"/>
              <w:rPr>
                <w:color w:val="000000"/>
                <w:sz w:val="16"/>
                <w:szCs w:val="16"/>
              </w:rPr>
            </w:pPr>
            <w:r w:rsidRPr="005F6741">
              <w:rPr>
                <w:color w:val="000000"/>
                <w:sz w:val="16"/>
                <w:szCs w:val="16"/>
              </w:rPr>
              <w:t>YES</w:t>
            </w:r>
          </w:p>
        </w:tc>
      </w:tr>
      <w:tr w:rsidR="005F6741" w:rsidRPr="005F6741" w14:paraId="7072EC6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66F0B3E" w14:textId="77777777" w:rsidR="005F6741" w:rsidRPr="005F6741" w:rsidRDefault="005F6741" w:rsidP="005F6741">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6D0EFECC"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7351B79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0FC1F4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347B18C" w14:textId="77777777" w:rsidR="005F6741" w:rsidRPr="005F6741" w:rsidRDefault="005F6741" w:rsidP="005F6741">
            <w:pPr>
              <w:spacing w:line="360" w:lineRule="auto"/>
              <w:rPr>
                <w:color w:val="000000"/>
                <w:sz w:val="16"/>
                <w:szCs w:val="16"/>
              </w:rPr>
            </w:pPr>
            <w:r w:rsidRPr="005F6741">
              <w:rPr>
                <w:color w:val="000000"/>
                <w:sz w:val="16"/>
                <w:szCs w:val="16"/>
              </w:rPr>
              <w:t>YES</w:t>
            </w:r>
          </w:p>
        </w:tc>
      </w:tr>
    </w:tbl>
    <w:p w14:paraId="1D0A6685" w14:textId="2E265C39" w:rsidR="003275F5" w:rsidRPr="005F6741" w:rsidRDefault="005F6741" w:rsidP="005F6741">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B2EC046" w14:textId="0A0D8A55" w:rsidR="004A4536" w:rsidRPr="00057254" w:rsidRDefault="004A4536" w:rsidP="0004068C">
      <w:pPr>
        <w:spacing w:line="480" w:lineRule="auto"/>
        <w:ind w:firstLine="357"/>
        <w:rPr>
          <w:sz w:val="22"/>
          <w:szCs w:val="22"/>
        </w:rPr>
      </w:pPr>
      <w:r w:rsidRPr="00057254">
        <w:t xml:space="preserve">This suggests that in areas experiencing fluctuations in earnings and employment, the typically negative correlation between </w:t>
      </w:r>
      <w:r w:rsidR="005453B2">
        <w:t>economic</w:t>
      </w:r>
      <w:r w:rsidRPr="00057254">
        <w:t xml:space="preserve"> connectedness and </w:t>
      </w:r>
      <w:r w:rsidR="000764D4">
        <w:t xml:space="preserve">additional </w:t>
      </w:r>
      <w:r w:rsidRPr="00057254">
        <w:t>support for Trump becomes less pronounced. Conversely, in scenarios involving employment and population changes, the 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 xml:space="preserve">These results underscore the complexity of social capital’s influence on political behaviour, particularly in the context of economic and demographic </w:t>
      </w:r>
      <w:r w:rsidRPr="00D51360">
        <w:lastRenderedPageBreak/>
        <w:t>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4C1A9A73"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w:t>
      </w:r>
      <w:r w:rsidR="00CA03AB">
        <w:t xml:space="preserve"> </w:t>
      </w:r>
      <w:r w:rsidRPr="00057254">
        <w:t>—manifested in various forms such as populism</w:t>
      </w:r>
      <w:r w:rsidR="00004684">
        <w:t>,</w:t>
      </w:r>
      <w:r w:rsidRPr="00057254">
        <w:t xml:space="preserve"> nationalism</w:t>
      </w:r>
      <w:r w:rsidR="00004684">
        <w:t>, and Euroscepticism</w:t>
      </w:r>
      <w:r w:rsidR="007618B3">
        <w:t>—</w:t>
      </w:r>
      <w:r w:rsidR="00CA03AB">
        <w:t xml:space="preserve"> </w:t>
      </w:r>
      <w:r w:rsidRPr="00057254">
        <w:t xml:space="preserve">is deeply rooted in spatial factors. </w:t>
      </w:r>
      <w:r w:rsidR="00004684">
        <w:t>It has become evident</w:t>
      </w:r>
      <w:r w:rsidRPr="00057254">
        <w:t xml:space="preserve"> that </w:t>
      </w:r>
      <w:r w:rsidR="00004684">
        <w:t xml:space="preserve">understanding the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5C97435A"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rsidR="00156EC1">
        <w:t xml:space="preserve"> </w:t>
      </w:r>
      <w:r>
        <w:t>—phenomena rooted in</w:t>
      </w:r>
      <w:r w:rsidR="00537093" w:rsidRPr="00057254">
        <w:t xml:space="preserve"> the inability to recognise </w:t>
      </w:r>
      <w:r>
        <w:t>opposing views</w:t>
      </w:r>
      <w:r w:rsidR="00537093" w:rsidRPr="00057254">
        <w:t xml:space="preserve"> as </w:t>
      </w:r>
      <w:r>
        <w:t>legitimate or worthy of engagement (McPherson</w:t>
      </w:r>
      <w:r w:rsidR="00156EC1">
        <w:t xml:space="preserve"> et al.</w:t>
      </w:r>
      <w:r>
        <w:t xml:space="preserve">, 2001; Iyengar </w:t>
      </w:r>
      <w:r w:rsidR="00156EC1">
        <w:t>and</w:t>
      </w:r>
      <w:r>
        <w:t xml:space="preserve"> Westwood, 2015). In this light, understanding the 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w:t>
      </w:r>
      <w:r w:rsidR="007618B3">
        <w:lastRenderedPageBreak/>
        <w:t xml:space="preserve">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677C28A0"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narratives.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1E2F5C7E"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w:t>
      </w:r>
      <w:r w:rsidR="00004684">
        <w:lastRenderedPageBreak/>
        <w:t xml:space="preserve">prejudice and increase social cohesion on a broader scale (Putnam, 2007; Stolle </w:t>
      </w:r>
      <w:r w:rsidR="00326CEC">
        <w:t>and</w:t>
      </w:r>
      <w:r w:rsidR="00004684">
        <w:t xml:space="preserve"> Rochon, 1998).</w:t>
      </w:r>
    </w:p>
    <w:p w14:paraId="494E8104" w14:textId="49D6D60B"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326CEC">
        <w:t xml:space="preserve"> (Rodríguez-Pose et al. 2021)</w:t>
      </w:r>
      <w:r>
        <w:t>.</w:t>
      </w:r>
    </w:p>
    <w:p w14:paraId="4CF0E958" w14:textId="2E3BEB5D" w:rsidR="00154E29" w:rsidRPr="00057254"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ations as a proxy for a type of bonding social capital. However, we acknowledge that this decision may have limitations. While individuals participating in similar interest groups might be 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those </w:t>
      </w:r>
      <w:proofErr w:type="gramStart"/>
      <w:r w:rsidR="003A01AC" w:rsidRPr="003A01AC">
        <w:t>more or less segregated</w:t>
      </w:r>
      <w:proofErr w:type="gramEnd"/>
      <w:r w:rsidR="003A01AC" w:rsidRPr="003A01AC">
        <w:t xml:space="preserve"> than the U.S.</w:t>
      </w:r>
      <w:r w:rsidR="003A01AC">
        <w:t xml:space="preserve"> </w:t>
      </w:r>
      <w:r>
        <w:t xml:space="preserve">Additionally, while this study focused on the US, where robust data on social capital and electoral behaviour are available, the generalisability of these findings to other regions </w:t>
      </w:r>
      <w:r>
        <w:lastRenderedPageBreak/>
        <w:t xml:space="preserve">remains an open question. Social capital manifests differently across cultural and institutional contexts, and the mechanisms driving support for antisystem narratives in the US may not operate </w:t>
      </w:r>
      <w:r w:rsidR="00326CEC">
        <w:t>in the same way</w:t>
      </w:r>
      <w:r>
        <w:t xml:space="preserve"> in other parts of the world.</w:t>
      </w:r>
    </w:p>
    <w:p w14:paraId="6E95DC2F" w14:textId="23EB1291" w:rsidR="00154E29" w:rsidRPr="00057254" w:rsidRDefault="007618B3" w:rsidP="004A7914">
      <w:pPr>
        <w:spacing w:before="120" w:line="480" w:lineRule="auto"/>
        <w:ind w:firstLine="357"/>
      </w:pPr>
      <w:r>
        <w:t>Further</w:t>
      </w:r>
      <w:r w:rsidR="00154E29" w:rsidRPr="00057254">
        <w:t xml:space="preserve"> research should </w:t>
      </w:r>
      <w:r w:rsidR="00004684">
        <w:t xml:space="preserve">also </w:t>
      </w:r>
      <w:r w:rsidR="00154E29" w:rsidRPr="00057254">
        <w:t xml:space="preserve">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Norris </w:t>
      </w:r>
      <w:r w:rsidR="00326CEC">
        <w:t>and</w:t>
      </w:r>
      <w:r w:rsidR="00004684">
        <w:t xml:space="preserve"> Inglehart, 2019).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0880DAB6"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combine quantitative data with</w:t>
      </w:r>
      <w:r w:rsidR="007618B3">
        <w:t xml:space="preserve"> </w:t>
      </w:r>
      <w:r w:rsidR="00154E29" w:rsidRPr="00057254">
        <w:t xml:space="preserve">qualitative </w:t>
      </w:r>
      <w:r>
        <w:t>insights collected</w:t>
      </w:r>
      <w:r w:rsidR="00154E29" w:rsidRPr="00057254">
        <w:t xml:space="preserve"> at a granular 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 xml:space="preserve"> (Small, 2009).</w:t>
      </w:r>
      <w:r w:rsidR="007618B3">
        <w:t xml:space="preserve"> </w:t>
      </w:r>
    </w:p>
    <w:p w14:paraId="1A08002A" w14:textId="54051DBF" w:rsidR="006A7B52" w:rsidRPr="00057254" w:rsidRDefault="00004684" w:rsidP="004A7914">
      <w:pPr>
        <w:spacing w:before="120" w:line="480" w:lineRule="auto"/>
        <w:ind w:firstLine="357"/>
      </w:pPr>
      <w:r>
        <w:lastRenderedPageBreak/>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7A6D02E1"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narratives,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w:t>
      </w:r>
      <w:r>
        <w:lastRenderedPageBreak/>
        <w:t>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247EB592" w14:textId="77777777" w:rsidR="000C6F06" w:rsidRPr="000C6F06" w:rsidRDefault="00020E73" w:rsidP="000C6F06">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C6F06" w:rsidRPr="000C6F06">
        <w:t xml:space="preserve">Alabrese, E., Becker, S. O., Fetzer, T., &amp; Novy, D. (2019). Who voted for Brexit? Individual and regional data combined. </w:t>
      </w:r>
      <w:r w:rsidR="000C6F06" w:rsidRPr="000C6F06">
        <w:rPr>
          <w:i/>
          <w:iCs/>
        </w:rPr>
        <w:t>European Journal of Political Economy</w:t>
      </w:r>
      <w:r w:rsidR="000C6F06" w:rsidRPr="000C6F06">
        <w:t xml:space="preserve">, </w:t>
      </w:r>
      <w:r w:rsidR="000C6F06" w:rsidRPr="000C6F06">
        <w:rPr>
          <w:i/>
          <w:iCs/>
        </w:rPr>
        <w:t>56</w:t>
      </w:r>
      <w:r w:rsidR="000C6F06" w:rsidRPr="000C6F06">
        <w:t>, 132–150. https://doi.org/10.1016/j.ejpoleco.2018.08.002</w:t>
      </w:r>
    </w:p>
    <w:p w14:paraId="2C0862A1" w14:textId="77777777" w:rsidR="000C6F06" w:rsidRPr="000C6F06" w:rsidRDefault="000C6F06" w:rsidP="000C6F06">
      <w:pPr>
        <w:pStyle w:val="Bibliography"/>
      </w:pPr>
      <w:r w:rsidRPr="000C6F06">
        <w:t xml:space="preserve">Allen, W. S. (1965). </w:t>
      </w:r>
      <w:r w:rsidRPr="000C6F06">
        <w:rPr>
          <w:i/>
          <w:iCs/>
        </w:rPr>
        <w:t>The Nazi seizure of power: The experience of a single German town, 1930-1935</w:t>
      </w:r>
      <w:r w:rsidRPr="000C6F06">
        <w:t>. Quadrangle Books.</w:t>
      </w:r>
    </w:p>
    <w:p w14:paraId="58BC83FE" w14:textId="77777777" w:rsidR="000C6F06" w:rsidRPr="000C6F06" w:rsidRDefault="000C6F06" w:rsidP="000C6F06">
      <w:pPr>
        <w:pStyle w:val="Bibliography"/>
      </w:pPr>
      <w:r w:rsidRPr="000C6F06">
        <w:t xml:space="preserve">Barber, B. (1996). </w:t>
      </w:r>
      <w:r w:rsidRPr="000C6F06">
        <w:rPr>
          <w:i/>
          <w:iCs/>
        </w:rPr>
        <w:t>Jihad vs. McWorld: How Globalism and Tribalism are Reshaping the World</w:t>
      </w:r>
      <w:r w:rsidRPr="000C6F06">
        <w:t>. Ballantine Books.</w:t>
      </w:r>
    </w:p>
    <w:p w14:paraId="53208861" w14:textId="77777777" w:rsidR="000C6F06" w:rsidRPr="000C6F06" w:rsidRDefault="000C6F06" w:rsidP="000C6F06">
      <w:pPr>
        <w:pStyle w:val="Bibliography"/>
      </w:pPr>
      <w:r w:rsidRPr="000C6F06">
        <w:t xml:space="preserve">BBC. (2012). </w:t>
      </w:r>
      <w:r w:rsidRPr="000C6F06">
        <w:rPr>
          <w:i/>
          <w:iCs/>
        </w:rPr>
        <w:t>Viewpoint: Manuel Castells on the rise of alternative economic cultures</w:t>
      </w:r>
      <w:r w:rsidRPr="000C6F06">
        <w:t>. https://www.bbc.com/news/business-20027044</w:t>
      </w:r>
    </w:p>
    <w:p w14:paraId="221CDAAA" w14:textId="77777777" w:rsidR="000C6F06" w:rsidRPr="000C6F06" w:rsidRDefault="000C6F06" w:rsidP="000C6F06">
      <w:pPr>
        <w:pStyle w:val="Bibliography"/>
      </w:pPr>
      <w:r w:rsidRPr="000C6F06">
        <w:t xml:space="preserve">Bourdieu, P. (1986). The Forms of Capital. In J. G. Richardson (Ed.), </w:t>
      </w:r>
      <w:r w:rsidRPr="000C6F06">
        <w:rPr>
          <w:i/>
          <w:iCs/>
        </w:rPr>
        <w:t>Handbook of Theory and Research for the Sociology of Education</w:t>
      </w:r>
      <w:r w:rsidRPr="000C6F06">
        <w:t>. Greenwood Press.</w:t>
      </w:r>
    </w:p>
    <w:p w14:paraId="47FD750A" w14:textId="77777777" w:rsidR="000C6F06" w:rsidRPr="000C6F06" w:rsidRDefault="000C6F06" w:rsidP="000C6F06">
      <w:pPr>
        <w:pStyle w:val="Bibliography"/>
      </w:pPr>
      <w:r w:rsidRPr="000C6F06">
        <w:t xml:space="preserve">Bourdieu, P., &amp; Wacquant, L. J. D. (1992). </w:t>
      </w:r>
      <w:r w:rsidRPr="000C6F06">
        <w:rPr>
          <w:i/>
          <w:iCs/>
        </w:rPr>
        <w:t>An Invitation to Reflexive Sociology</w:t>
      </w:r>
      <w:r w:rsidRPr="000C6F06">
        <w:t>. The Chicago University Press.</w:t>
      </w:r>
    </w:p>
    <w:p w14:paraId="617FCCD5"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C6F06">
        <w:rPr>
          <w:i/>
          <w:iCs/>
        </w:rPr>
        <w:t>Nature</w:t>
      </w:r>
      <w:r w:rsidRPr="000C6F06">
        <w:t xml:space="preserve">, </w:t>
      </w:r>
      <w:r w:rsidRPr="000C6F06">
        <w:rPr>
          <w:i/>
          <w:iCs/>
        </w:rPr>
        <w:t>608</w:t>
      </w:r>
      <w:r w:rsidRPr="000C6F06">
        <w:t>(7921), 108–121. https://doi.org/10.1038/s41586-022-04996-4</w:t>
      </w:r>
    </w:p>
    <w:p w14:paraId="7EE1FD2A"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C6F06">
        <w:lastRenderedPageBreak/>
        <w:t xml:space="preserve">connectedness. </w:t>
      </w:r>
      <w:r w:rsidRPr="000C6F06">
        <w:rPr>
          <w:i/>
          <w:iCs/>
        </w:rPr>
        <w:t>Nature</w:t>
      </w:r>
      <w:r w:rsidRPr="000C6F06">
        <w:t xml:space="preserve">, </w:t>
      </w:r>
      <w:r w:rsidRPr="000C6F06">
        <w:rPr>
          <w:i/>
          <w:iCs/>
        </w:rPr>
        <w:t>608</w:t>
      </w:r>
      <w:r w:rsidRPr="000C6F06">
        <w:t>(7921), 122–134. https://doi.org/10.1038/s41586-022-04997-3</w:t>
      </w:r>
    </w:p>
    <w:p w14:paraId="3EBA22C7" w14:textId="77777777" w:rsidR="000C6F06" w:rsidRPr="000C6F06" w:rsidRDefault="000C6F06" w:rsidP="000C6F06">
      <w:pPr>
        <w:pStyle w:val="Bibliography"/>
      </w:pPr>
      <w:r w:rsidRPr="000C6F06">
        <w:t xml:space="preserve">Childers, T. (1984). Who, Indeed, Did Vote for Hitler? </w:t>
      </w:r>
      <w:r w:rsidRPr="000C6F06">
        <w:rPr>
          <w:i/>
          <w:iCs/>
        </w:rPr>
        <w:t>Central European History</w:t>
      </w:r>
      <w:r w:rsidRPr="000C6F06">
        <w:t xml:space="preserve">, </w:t>
      </w:r>
      <w:r w:rsidRPr="000C6F06">
        <w:rPr>
          <w:i/>
          <w:iCs/>
        </w:rPr>
        <w:t>17</w:t>
      </w:r>
      <w:r w:rsidRPr="000C6F06">
        <w:t>(1), 45–53. JSTOR.</w:t>
      </w:r>
    </w:p>
    <w:p w14:paraId="05D50324" w14:textId="77777777" w:rsidR="000C6F06" w:rsidRPr="000C6F06" w:rsidRDefault="000C6F06" w:rsidP="000C6F06">
      <w:pPr>
        <w:pStyle w:val="Bibliography"/>
      </w:pPr>
      <w:r w:rsidRPr="000C6F06">
        <w:t xml:space="preserve">Claridge, T. (2018). </w:t>
      </w:r>
      <w:r w:rsidRPr="000C6F06">
        <w:rPr>
          <w:i/>
          <w:iCs/>
        </w:rPr>
        <w:t>Functions of social capital—Bonding, bridging, linking</w:t>
      </w:r>
      <w:r w:rsidRPr="000C6F06">
        <w:t>. Social Capital Research.</w:t>
      </w:r>
    </w:p>
    <w:p w14:paraId="57E61D32" w14:textId="77777777" w:rsidR="000C6F06" w:rsidRPr="000C6F06" w:rsidRDefault="000C6F06" w:rsidP="000C6F06">
      <w:pPr>
        <w:pStyle w:val="Bibliography"/>
      </w:pPr>
      <w:r w:rsidRPr="000C6F06">
        <w:t xml:space="preserve">Coleman, J. S. (1988). Social Capital in the Creation of Human Capital. </w:t>
      </w:r>
      <w:r w:rsidRPr="000C6F06">
        <w:rPr>
          <w:i/>
          <w:iCs/>
        </w:rPr>
        <w:t>American Journal of Sociology</w:t>
      </w:r>
      <w:r w:rsidRPr="000C6F06">
        <w:t xml:space="preserve">, </w:t>
      </w:r>
      <w:r w:rsidRPr="000C6F06">
        <w:rPr>
          <w:i/>
          <w:iCs/>
        </w:rPr>
        <w:t>94</w:t>
      </w:r>
      <w:r w:rsidRPr="000C6F06">
        <w:t>, S95–S120. JSTOR.</w:t>
      </w:r>
    </w:p>
    <w:p w14:paraId="31FAEBF2" w14:textId="77777777" w:rsidR="000C6F06" w:rsidRPr="000C6F06" w:rsidRDefault="000C6F06" w:rsidP="000C6F06">
      <w:pPr>
        <w:pStyle w:val="Bibliography"/>
      </w:pPr>
      <w:r w:rsidRPr="000C6F06">
        <w:t xml:space="preserve">Cramer, K. J. (2012). Putting Inequality in Its Place: Rural Consciousness and the Power of Perspective. </w:t>
      </w:r>
      <w:r w:rsidRPr="000C6F06">
        <w:rPr>
          <w:i/>
          <w:iCs/>
        </w:rPr>
        <w:t>American Political Science Review</w:t>
      </w:r>
      <w:r w:rsidRPr="000C6F06">
        <w:t xml:space="preserve">, </w:t>
      </w:r>
      <w:r w:rsidRPr="000C6F06">
        <w:rPr>
          <w:i/>
          <w:iCs/>
        </w:rPr>
        <w:t>106</w:t>
      </w:r>
      <w:r w:rsidRPr="000C6F06">
        <w:t>(3), 517–532. Cambridge Core. https://doi.org/10.1017/S0003055412000305</w:t>
      </w:r>
    </w:p>
    <w:p w14:paraId="023A6228" w14:textId="77777777" w:rsidR="000C6F06" w:rsidRPr="000C6F06" w:rsidRDefault="000C6F06" w:rsidP="000C6F06">
      <w:pPr>
        <w:pStyle w:val="Bibliography"/>
      </w:pPr>
      <w:r w:rsidRPr="000C6F06">
        <w:t xml:space="preserve">Cramer, K. J. (2016). </w:t>
      </w:r>
      <w:r w:rsidRPr="000C6F06">
        <w:rPr>
          <w:i/>
          <w:iCs/>
        </w:rPr>
        <w:t>The Politics of Resentment. Rural Consciousness in Wisconsin and the Rise of Scott Walker</w:t>
      </w:r>
      <w:r w:rsidRPr="000C6F06">
        <w:t>. The Chicago University Press.</w:t>
      </w:r>
    </w:p>
    <w:p w14:paraId="14D457B3" w14:textId="77777777" w:rsidR="000C6F06" w:rsidRPr="000C6F06" w:rsidRDefault="000C6F06" w:rsidP="000C6F06">
      <w:pPr>
        <w:pStyle w:val="Bibliography"/>
      </w:pPr>
      <w:r w:rsidRPr="000C6F06">
        <w:t xml:space="preserve">Diemer, A., Iammarino, S., Rodríguez-Pose, A., &amp; Storper, M. (2022). The Regional Development Trap in Europe. </w:t>
      </w:r>
      <w:r w:rsidRPr="000C6F06">
        <w:rPr>
          <w:i/>
          <w:iCs/>
        </w:rPr>
        <w:t>Economic Geography</w:t>
      </w:r>
      <w:r w:rsidRPr="000C6F06">
        <w:t>, 1–23. https://doi.org/10.1080/00130095.2022.2080655</w:t>
      </w:r>
    </w:p>
    <w:p w14:paraId="3135263A" w14:textId="77777777" w:rsidR="000C6F06" w:rsidRPr="000C6F06" w:rsidRDefault="000C6F06" w:rsidP="000C6F06">
      <w:pPr>
        <w:pStyle w:val="Bibliography"/>
      </w:pPr>
      <w:r w:rsidRPr="000C6F06">
        <w:rPr>
          <w:lang w:val="es-ES"/>
        </w:rPr>
        <w:t xml:space="preserve">Dijkstra, L., Poelman, H., &amp; Rodríguez-Pose, A. (2020). </w:t>
      </w:r>
      <w:r w:rsidRPr="000C6F06">
        <w:t xml:space="preserve">The geography of EU discontent. </w:t>
      </w:r>
      <w:r w:rsidRPr="000C6F06">
        <w:rPr>
          <w:i/>
          <w:iCs/>
        </w:rPr>
        <w:t>Regional Studies</w:t>
      </w:r>
      <w:r w:rsidRPr="000C6F06">
        <w:t xml:space="preserve">, </w:t>
      </w:r>
      <w:r w:rsidRPr="000C6F06">
        <w:rPr>
          <w:i/>
          <w:iCs/>
        </w:rPr>
        <w:t>54</w:t>
      </w:r>
      <w:r w:rsidRPr="000C6F06">
        <w:t>(6), 737–753. https://doi.org/10.1080/00343404.2019.1654603</w:t>
      </w:r>
    </w:p>
    <w:p w14:paraId="5F085264" w14:textId="77777777" w:rsidR="000C6F06" w:rsidRPr="000C6F06" w:rsidRDefault="000C6F06" w:rsidP="000C6F06">
      <w:pPr>
        <w:pStyle w:val="Bibliography"/>
      </w:pPr>
      <w:r w:rsidRPr="000C6F06">
        <w:t xml:space="preserve">Essletzbichler, J., &amp; Forcher, J. (2022). “Red Vienna” and the rise of the populist right. </w:t>
      </w:r>
      <w:r w:rsidRPr="000C6F06">
        <w:rPr>
          <w:i/>
          <w:iCs/>
        </w:rPr>
        <w:t>European Urban and Regional Studies</w:t>
      </w:r>
      <w:r w:rsidRPr="000C6F06">
        <w:t xml:space="preserve">, </w:t>
      </w:r>
      <w:r w:rsidRPr="000C6F06">
        <w:rPr>
          <w:i/>
          <w:iCs/>
        </w:rPr>
        <w:t>29</w:t>
      </w:r>
      <w:r w:rsidRPr="000C6F06">
        <w:t>(1), 126–141. https://doi.org/10.1177/09697764211031622</w:t>
      </w:r>
    </w:p>
    <w:p w14:paraId="5D4D9F91" w14:textId="77777777" w:rsidR="000C6F06" w:rsidRPr="000C6F06" w:rsidRDefault="000C6F06" w:rsidP="000C6F06">
      <w:pPr>
        <w:pStyle w:val="Bibliography"/>
      </w:pPr>
      <w:r w:rsidRPr="000C6F06">
        <w:t xml:space="preserve">Faggian, A., Modica, M., Modrego, F., &amp; Urso, G. (2021). One country, two populist parties: Voting patterns of the 2018 Italian elections and their determinants. </w:t>
      </w:r>
      <w:r w:rsidRPr="000C6F06">
        <w:rPr>
          <w:i/>
          <w:iCs/>
        </w:rPr>
        <w:t>Regional Science Policy &amp; Practice</w:t>
      </w:r>
      <w:r w:rsidRPr="000C6F06">
        <w:t xml:space="preserve">, </w:t>
      </w:r>
      <w:r w:rsidRPr="000C6F06">
        <w:rPr>
          <w:i/>
          <w:iCs/>
        </w:rPr>
        <w:t>13</w:t>
      </w:r>
      <w:r w:rsidRPr="000C6F06">
        <w:t>(2), 397–413. https://doi.org/10.1111/rsp3.12391</w:t>
      </w:r>
    </w:p>
    <w:p w14:paraId="05EF6455" w14:textId="77777777" w:rsidR="000C6F06" w:rsidRPr="000C6F06" w:rsidRDefault="000C6F06" w:rsidP="000C6F06">
      <w:pPr>
        <w:pStyle w:val="Bibliography"/>
      </w:pPr>
      <w:r w:rsidRPr="000C6F06">
        <w:lastRenderedPageBreak/>
        <w:t xml:space="preserve">Fierro, P., Aravena-Gonzalez, I., Aroca, P., &amp; Rowe, F. (2024). Geographies of discontent: Measuring and understanding the feeling of abandonment in the Chilean region of Valparaiso (2019–2021). </w:t>
      </w:r>
      <w:r w:rsidRPr="000C6F06">
        <w:rPr>
          <w:i/>
          <w:iCs/>
        </w:rPr>
        <w:t>Cambridge Journal of Regions, Economy and Society</w:t>
      </w:r>
      <w:r w:rsidRPr="000C6F06">
        <w:t>, rsae004. https://doi.org/10.1093/cjres/rsae004</w:t>
      </w:r>
    </w:p>
    <w:p w14:paraId="4BE8BE83" w14:textId="77777777" w:rsidR="000C6F06" w:rsidRPr="000C6F06" w:rsidRDefault="000C6F06" w:rsidP="000C6F06">
      <w:pPr>
        <w:pStyle w:val="Bibliography"/>
      </w:pPr>
      <w:r w:rsidRPr="000C6F06">
        <w:rPr>
          <w:lang w:val="es-ES"/>
        </w:rPr>
        <w:t xml:space="preserve">Fierro, P., Rivera, S., &amp; Brieba, D. (2024). </w:t>
      </w:r>
      <w:r w:rsidRPr="000C6F06">
        <w:t xml:space="preserve">Marginalisation and Engagement: Exploring Political Knowledge and Self-Competence Beliefs in Neglected Areas. </w:t>
      </w:r>
      <w:r w:rsidRPr="000C6F06">
        <w:rPr>
          <w:i/>
          <w:iCs/>
        </w:rPr>
        <w:t>SocArXiv Papers</w:t>
      </w:r>
      <w:r w:rsidRPr="000C6F06">
        <w:t>. https://doi.org/10.31235/osf.io/54tg7</w:t>
      </w:r>
    </w:p>
    <w:p w14:paraId="3AE172D2" w14:textId="77777777" w:rsidR="000C6F06" w:rsidRPr="000C6F06" w:rsidRDefault="000C6F06" w:rsidP="000C6F06">
      <w:pPr>
        <w:pStyle w:val="Bibliography"/>
      </w:pPr>
      <w:r w:rsidRPr="000C6F06">
        <w:t xml:space="preserve">Fitzgerald, J., &amp; Lawrence, D. (2011). Local cohesion and radical right support: The case of the Swiss People’s Party. </w:t>
      </w:r>
      <w:r w:rsidRPr="000C6F06">
        <w:rPr>
          <w:i/>
          <w:iCs/>
        </w:rPr>
        <w:t>Electoral Studies</w:t>
      </w:r>
      <w:r w:rsidRPr="000C6F06">
        <w:t xml:space="preserve">, </w:t>
      </w:r>
      <w:r w:rsidRPr="000C6F06">
        <w:rPr>
          <w:i/>
          <w:iCs/>
        </w:rPr>
        <w:t>30</w:t>
      </w:r>
      <w:r w:rsidRPr="000C6F06">
        <w:t>(4), 834–847. https://doi.org/10.1016/j.electstud.2011.08.004</w:t>
      </w:r>
    </w:p>
    <w:p w14:paraId="75FEA3D9" w14:textId="77777777" w:rsidR="000C6F06" w:rsidRPr="000C6F06" w:rsidRDefault="000C6F06" w:rsidP="000C6F06">
      <w:pPr>
        <w:pStyle w:val="Bibliography"/>
      </w:pPr>
      <w:r w:rsidRPr="000C6F06">
        <w:t xml:space="preserve">Garretsen, H., Stoker, J. I., Soudis, D., Martin, R. L., &amp; Rentfrow, P. J. (2018). Brexit and the relevance of regional personality traits: More psychological Openness could have swung the regional vote. </w:t>
      </w:r>
      <w:r w:rsidRPr="000C6F06">
        <w:rPr>
          <w:i/>
          <w:iCs/>
        </w:rPr>
        <w:t>Cambridge Journal of Regions, Economy and Society</w:t>
      </w:r>
      <w:r w:rsidRPr="000C6F06">
        <w:t xml:space="preserve">, </w:t>
      </w:r>
      <w:r w:rsidRPr="000C6F06">
        <w:rPr>
          <w:i/>
          <w:iCs/>
        </w:rPr>
        <w:t>11</w:t>
      </w:r>
      <w:r w:rsidRPr="000C6F06">
        <w:t>(1), 165–175. https://doi.org/10.1093/cjres/rsx031</w:t>
      </w:r>
    </w:p>
    <w:p w14:paraId="44E0B990" w14:textId="77777777" w:rsidR="000C6F06" w:rsidRPr="000C6F06" w:rsidRDefault="000C6F06" w:rsidP="000C6F06">
      <w:pPr>
        <w:pStyle w:val="Bibliography"/>
      </w:pPr>
      <w:r w:rsidRPr="000C6F06">
        <w:t xml:space="preserve">Gittell, R. J., &amp; Vidal, A. (1998). </w:t>
      </w:r>
      <w:r w:rsidRPr="000C6F06">
        <w:rPr>
          <w:i/>
          <w:iCs/>
        </w:rPr>
        <w:t>Community organizing: Building social capital as a development strategy.</w:t>
      </w:r>
      <w:r w:rsidRPr="000C6F06">
        <w:t xml:space="preserve"> (pp. x, 196). Sage Publications, Inc.</w:t>
      </w:r>
    </w:p>
    <w:p w14:paraId="7C3B9B35" w14:textId="77777777" w:rsidR="000C6F06" w:rsidRPr="000C6F06" w:rsidRDefault="000C6F06" w:rsidP="000C6F06">
      <w:pPr>
        <w:pStyle w:val="Bibliography"/>
      </w:pPr>
      <w:r w:rsidRPr="000C6F06">
        <w:t xml:space="preserve">Goodwin, M. J., &amp; Heath, O. (2016). The 2016 Referendum, Brexit and the Left Behind: An Aggregate-level Analysis of the Result. </w:t>
      </w:r>
      <w:r w:rsidRPr="000C6F06">
        <w:rPr>
          <w:i/>
          <w:iCs/>
        </w:rPr>
        <w:t>The Political Quarterly</w:t>
      </w:r>
      <w:r w:rsidRPr="000C6F06">
        <w:t xml:space="preserve">, </w:t>
      </w:r>
      <w:r w:rsidRPr="000C6F06">
        <w:rPr>
          <w:i/>
          <w:iCs/>
        </w:rPr>
        <w:t>87</w:t>
      </w:r>
      <w:r w:rsidRPr="000C6F06">
        <w:t>(3), 323–332. https://doi.org/10.1111/1467-923X.12285</w:t>
      </w:r>
    </w:p>
    <w:p w14:paraId="15BE2E8D" w14:textId="77777777" w:rsidR="000C6F06" w:rsidRPr="000C6F06" w:rsidRDefault="000C6F06" w:rsidP="000C6F06">
      <w:pPr>
        <w:pStyle w:val="Bibliography"/>
      </w:pPr>
      <w:r w:rsidRPr="000C6F06">
        <w:t xml:space="preserve">Gordon, I. R. (2018). In what sense left behind by globalisation? Looking for a less reductionist geography of the populist surge in Europe. </w:t>
      </w:r>
      <w:r w:rsidRPr="000C6F06">
        <w:rPr>
          <w:i/>
          <w:iCs/>
        </w:rPr>
        <w:t>Cambridge Journal of Regions, Economy and Society</w:t>
      </w:r>
      <w:r w:rsidRPr="000C6F06">
        <w:t xml:space="preserve">, </w:t>
      </w:r>
      <w:r w:rsidRPr="000C6F06">
        <w:rPr>
          <w:i/>
          <w:iCs/>
        </w:rPr>
        <w:t>11</w:t>
      </w:r>
      <w:r w:rsidRPr="000C6F06">
        <w:t>(1), 95–113. https://doi.org/10.1093/cjres/rsx028</w:t>
      </w:r>
    </w:p>
    <w:p w14:paraId="3C0C9916" w14:textId="77777777" w:rsidR="000C6F06" w:rsidRPr="000C6F06" w:rsidRDefault="000C6F06" w:rsidP="000C6F06">
      <w:pPr>
        <w:pStyle w:val="Bibliography"/>
      </w:pPr>
      <w:r w:rsidRPr="000C6F06">
        <w:t xml:space="preserve">Granovetter, M. S. (1973). The Strength of Weak Ties. </w:t>
      </w:r>
      <w:r w:rsidRPr="000C6F06">
        <w:rPr>
          <w:i/>
          <w:iCs/>
        </w:rPr>
        <w:t>American Journal of Sociology</w:t>
      </w:r>
      <w:r w:rsidRPr="000C6F06">
        <w:t xml:space="preserve">, </w:t>
      </w:r>
      <w:r w:rsidRPr="000C6F06">
        <w:rPr>
          <w:i/>
          <w:iCs/>
        </w:rPr>
        <w:t>78</w:t>
      </w:r>
      <w:r w:rsidRPr="000C6F06">
        <w:t>(6), 1360–1380. JSTOR.</w:t>
      </w:r>
    </w:p>
    <w:p w14:paraId="4A59ADDE" w14:textId="77777777" w:rsidR="000C6F06" w:rsidRPr="000C6F06" w:rsidRDefault="000C6F06" w:rsidP="000C6F06">
      <w:pPr>
        <w:pStyle w:val="Bibliography"/>
      </w:pPr>
      <w:r w:rsidRPr="000C6F06">
        <w:lastRenderedPageBreak/>
        <w:t xml:space="preserve">Jennings, W., &amp; Stoker, G. (2019). The Divergent Dynamics of Cities and Towns: Geographical Polarisation and Brexit. </w:t>
      </w:r>
      <w:r w:rsidRPr="000C6F06">
        <w:rPr>
          <w:i/>
          <w:iCs/>
        </w:rPr>
        <w:t>The Political Quarterly</w:t>
      </w:r>
      <w:r w:rsidRPr="000C6F06">
        <w:t xml:space="preserve">, </w:t>
      </w:r>
      <w:r w:rsidRPr="000C6F06">
        <w:rPr>
          <w:i/>
          <w:iCs/>
        </w:rPr>
        <w:t>90</w:t>
      </w:r>
      <w:r w:rsidRPr="000C6F06">
        <w:t>(S2), 155–166. https://doi.org/10.1111/1467-923X.12612</w:t>
      </w:r>
    </w:p>
    <w:p w14:paraId="6D70056C" w14:textId="77777777" w:rsidR="000C6F06" w:rsidRPr="000C6F06" w:rsidRDefault="000C6F06" w:rsidP="000C6F06">
      <w:pPr>
        <w:pStyle w:val="Bibliography"/>
      </w:pPr>
      <w:r w:rsidRPr="000C6F06">
        <w:t xml:space="preserve">Kadushin, C. (2012). </w:t>
      </w:r>
      <w:r w:rsidRPr="000C6F06">
        <w:rPr>
          <w:i/>
          <w:iCs/>
        </w:rPr>
        <w:t>Understanding Social Networks. Theories, Concepts, and Findings</w:t>
      </w:r>
      <w:r w:rsidRPr="000C6F06">
        <w:t>. Oxford University Press.</w:t>
      </w:r>
    </w:p>
    <w:p w14:paraId="7D8CF006" w14:textId="77777777" w:rsidR="000C6F06" w:rsidRPr="000C6F06" w:rsidRDefault="000C6F06" w:rsidP="000C6F06">
      <w:pPr>
        <w:pStyle w:val="Bibliography"/>
      </w:pPr>
      <w:r w:rsidRPr="000C6F06">
        <w:t xml:space="preserve">Koeppen, L., Ballas, D., Edzes, A., &amp; Koster, S. (2021). Places that don’t matter or people that don’t matter? A multilevel modelling approach to the analysis of the geographies of discontent. </w:t>
      </w:r>
      <w:r w:rsidRPr="000C6F06">
        <w:rPr>
          <w:i/>
          <w:iCs/>
        </w:rPr>
        <w:t>Regional Science Policy &amp; Practice</w:t>
      </w:r>
      <w:r w:rsidRPr="000C6F06">
        <w:t xml:space="preserve">, </w:t>
      </w:r>
      <w:r w:rsidRPr="000C6F06">
        <w:rPr>
          <w:i/>
          <w:iCs/>
        </w:rPr>
        <w:t>13</w:t>
      </w:r>
      <w:r w:rsidRPr="000C6F06">
        <w:t>(2), 221–245. https://doi.org/10.1111/rsp3.12384</w:t>
      </w:r>
    </w:p>
    <w:p w14:paraId="22E116AF" w14:textId="77777777" w:rsidR="000C6F06" w:rsidRPr="000C6F06" w:rsidRDefault="000C6F06" w:rsidP="000C6F06">
      <w:pPr>
        <w:pStyle w:val="Bibliography"/>
      </w:pPr>
      <w:r w:rsidRPr="000C6F06">
        <w:t xml:space="preserve">Lenzi, C., &amp; Perucca, G. (2021). People or Places that Don’t Matter? Individual and Contextual Determinants of the Geography of Discontent. </w:t>
      </w:r>
      <w:r w:rsidRPr="000C6F06">
        <w:rPr>
          <w:i/>
          <w:iCs/>
        </w:rPr>
        <w:t>Economic Geography</w:t>
      </w:r>
      <w:r w:rsidRPr="000C6F06">
        <w:t xml:space="preserve">, </w:t>
      </w:r>
      <w:r w:rsidRPr="000C6F06">
        <w:rPr>
          <w:i/>
          <w:iCs/>
        </w:rPr>
        <w:t>97</w:t>
      </w:r>
      <w:r w:rsidRPr="000C6F06">
        <w:t>(5), 415–445. https://doi.org/10.1080/00130095.2021.1973419</w:t>
      </w:r>
    </w:p>
    <w:p w14:paraId="302FFED5" w14:textId="77777777" w:rsidR="000C6F06" w:rsidRPr="000C6F06" w:rsidRDefault="000C6F06" w:rsidP="000C6F06">
      <w:pPr>
        <w:pStyle w:val="Bibliography"/>
      </w:pPr>
      <w:r w:rsidRPr="000C6F06">
        <w:t xml:space="preserve">Lin, N. (2008). A network theory of social capital. In D. Castiglione, J. W. van Deth, &amp; G. Wolleb (Eds.), </w:t>
      </w:r>
      <w:r w:rsidRPr="000C6F06">
        <w:rPr>
          <w:i/>
          <w:iCs/>
        </w:rPr>
        <w:t>The Handbook of Social Capital</w:t>
      </w:r>
      <w:r w:rsidRPr="000C6F06">
        <w:t>. Oxford University Press.</w:t>
      </w:r>
    </w:p>
    <w:p w14:paraId="3C500141" w14:textId="77777777" w:rsidR="000C6F06" w:rsidRPr="000C6F06" w:rsidRDefault="000C6F06" w:rsidP="000C6F06">
      <w:pPr>
        <w:pStyle w:val="Bibliography"/>
      </w:pPr>
      <w:r w:rsidRPr="000C6F06">
        <w:t xml:space="preserve">McNeil, A., Luca, D., &amp; Lee, N. (2023). The long shadow of local decline: Birthplace economic adversity and long-term individual outcomes in the UK. </w:t>
      </w:r>
      <w:r w:rsidRPr="000C6F06">
        <w:rPr>
          <w:i/>
          <w:iCs/>
        </w:rPr>
        <w:t>Journal of Urban Economics</w:t>
      </w:r>
      <w:r w:rsidRPr="000C6F06">
        <w:t xml:space="preserve">, </w:t>
      </w:r>
      <w:r w:rsidRPr="000C6F06">
        <w:rPr>
          <w:i/>
          <w:iCs/>
        </w:rPr>
        <w:t>136</w:t>
      </w:r>
      <w:r w:rsidRPr="000C6F06">
        <w:t>, 103571. https://doi.org/10.1016/j.jue.2023.103571</w:t>
      </w:r>
    </w:p>
    <w:p w14:paraId="644CE637" w14:textId="77777777" w:rsidR="000C6F06" w:rsidRPr="000C6F06" w:rsidRDefault="000C6F06" w:rsidP="000C6F06">
      <w:pPr>
        <w:pStyle w:val="Bibliography"/>
      </w:pPr>
      <w:r w:rsidRPr="000C6F06">
        <w:t xml:space="preserve">McQuarrie, M. (2017). The revolt of the Rust Belt: Place and politics in the age of anger. </w:t>
      </w:r>
      <w:r w:rsidRPr="000C6F06">
        <w:rPr>
          <w:i/>
          <w:iCs/>
        </w:rPr>
        <w:t>The British Journal of Sociology</w:t>
      </w:r>
      <w:r w:rsidRPr="000C6F06">
        <w:t xml:space="preserve">, </w:t>
      </w:r>
      <w:r w:rsidRPr="000C6F06">
        <w:rPr>
          <w:i/>
          <w:iCs/>
        </w:rPr>
        <w:t>68</w:t>
      </w:r>
      <w:r w:rsidRPr="000C6F06">
        <w:t>(S1), S120–S152. https://doi.org/10.1111/1468-4446.12328</w:t>
      </w:r>
    </w:p>
    <w:p w14:paraId="7528B062" w14:textId="77777777" w:rsidR="000C6F06" w:rsidRPr="000C6F06" w:rsidRDefault="000C6F06" w:rsidP="000C6F06">
      <w:pPr>
        <w:pStyle w:val="Bibliography"/>
      </w:pPr>
      <w:r w:rsidRPr="000C6F06">
        <w:rPr>
          <w:lang w:val="es-ES"/>
        </w:rPr>
        <w:t xml:space="preserve">Muringani, J., Fitjar, R. D., &amp; Rodríguez-Pose, A. (2021). </w:t>
      </w:r>
      <w:r w:rsidRPr="000C6F06">
        <w:t xml:space="preserve">Social capital and economic growth in the regions of Europe. </w:t>
      </w:r>
      <w:r w:rsidRPr="000C6F06">
        <w:rPr>
          <w:i/>
          <w:iCs/>
        </w:rPr>
        <w:t>Environment and Planning A: Economy and Space</w:t>
      </w:r>
      <w:r w:rsidRPr="000C6F06">
        <w:t xml:space="preserve">, </w:t>
      </w:r>
      <w:r w:rsidRPr="000C6F06">
        <w:rPr>
          <w:i/>
          <w:iCs/>
        </w:rPr>
        <w:t>53</w:t>
      </w:r>
      <w:r w:rsidRPr="000C6F06">
        <w:t>(6), 1412–1434. https://doi.org/10.1177/0308518X211000059</w:t>
      </w:r>
    </w:p>
    <w:p w14:paraId="350388BA" w14:textId="77777777" w:rsidR="000C6F06" w:rsidRPr="000C6F06" w:rsidRDefault="000C6F06" w:rsidP="000C6F06">
      <w:pPr>
        <w:pStyle w:val="Bibliography"/>
      </w:pPr>
      <w:r w:rsidRPr="000C6F06">
        <w:t xml:space="preserve">Portes, A. (1998). Social Capital: Its Origins and Applications in Modern Sociology. </w:t>
      </w:r>
      <w:r w:rsidRPr="000C6F06">
        <w:rPr>
          <w:i/>
          <w:iCs/>
        </w:rPr>
        <w:t>Annual Review of Sociology</w:t>
      </w:r>
      <w:r w:rsidRPr="000C6F06">
        <w:t xml:space="preserve">, </w:t>
      </w:r>
      <w:r w:rsidRPr="000C6F06">
        <w:rPr>
          <w:i/>
          <w:iCs/>
        </w:rPr>
        <w:t>24</w:t>
      </w:r>
      <w:r w:rsidRPr="000C6F06">
        <w:t>, 1–24.</w:t>
      </w:r>
    </w:p>
    <w:p w14:paraId="63A11B6A" w14:textId="77777777" w:rsidR="000C6F06" w:rsidRPr="000C6F06" w:rsidRDefault="000C6F06" w:rsidP="000C6F06">
      <w:pPr>
        <w:pStyle w:val="Bibliography"/>
      </w:pPr>
      <w:r w:rsidRPr="000C6F06">
        <w:lastRenderedPageBreak/>
        <w:t xml:space="preserve">Putnam, R. D. (1993). </w:t>
      </w:r>
      <w:r w:rsidRPr="000C6F06">
        <w:rPr>
          <w:i/>
          <w:iCs/>
        </w:rPr>
        <w:t>Making democracy work: Civic traditions in modern Italy</w:t>
      </w:r>
      <w:r w:rsidRPr="000C6F06">
        <w:t>. Princeton University Press.</w:t>
      </w:r>
    </w:p>
    <w:p w14:paraId="36A5952A" w14:textId="77777777" w:rsidR="000C6F06" w:rsidRPr="000C6F06" w:rsidRDefault="000C6F06" w:rsidP="000C6F06">
      <w:pPr>
        <w:pStyle w:val="Bibliography"/>
      </w:pPr>
      <w:r w:rsidRPr="000C6F06">
        <w:t xml:space="preserve">Putnam, R. D. (1995). Tuning In, Tuning Out: The Strange Disappearance of Social Capital in America. </w:t>
      </w:r>
      <w:r w:rsidRPr="000C6F06">
        <w:rPr>
          <w:i/>
          <w:iCs/>
        </w:rPr>
        <w:t>PS: Political Science and Politics</w:t>
      </w:r>
      <w:r w:rsidRPr="000C6F06">
        <w:t xml:space="preserve">, </w:t>
      </w:r>
      <w:r w:rsidRPr="000C6F06">
        <w:rPr>
          <w:i/>
          <w:iCs/>
        </w:rPr>
        <w:t>28</w:t>
      </w:r>
      <w:r w:rsidRPr="000C6F06">
        <w:t>(4), 664–683. https://doi.org/10.2307/420517</w:t>
      </w:r>
    </w:p>
    <w:p w14:paraId="09583611" w14:textId="77777777" w:rsidR="000C6F06" w:rsidRPr="000C6F06" w:rsidRDefault="000C6F06" w:rsidP="000C6F06">
      <w:pPr>
        <w:pStyle w:val="Bibliography"/>
      </w:pPr>
      <w:r w:rsidRPr="000C6F06">
        <w:t xml:space="preserve">Putnam, R. D. (2000). </w:t>
      </w:r>
      <w:r w:rsidRPr="000C6F06">
        <w:rPr>
          <w:i/>
          <w:iCs/>
        </w:rPr>
        <w:t>Bowling Alone: The Collapse and Revival of American Community</w:t>
      </w:r>
      <w:r w:rsidRPr="000C6F06">
        <w:t>. Simon &amp; Schuster.</w:t>
      </w:r>
    </w:p>
    <w:p w14:paraId="181EDA6F" w14:textId="77777777" w:rsidR="000C6F06" w:rsidRPr="000C6F06" w:rsidRDefault="000C6F06" w:rsidP="000C6F06">
      <w:pPr>
        <w:pStyle w:val="Bibliography"/>
      </w:pPr>
      <w:r w:rsidRPr="000C6F06">
        <w:t xml:space="preserve">Putnam, R. D. (2002). </w:t>
      </w:r>
      <w:r w:rsidRPr="000C6F06">
        <w:rPr>
          <w:i/>
          <w:iCs/>
        </w:rPr>
        <w:t>The Dynamics of Social Capital</w:t>
      </w:r>
      <w:r w:rsidRPr="000C6F06">
        <w:t>. Oxford University Press.</w:t>
      </w:r>
    </w:p>
    <w:p w14:paraId="72AE86E6" w14:textId="77777777" w:rsidR="000C6F06" w:rsidRPr="000C6F06" w:rsidRDefault="000C6F06" w:rsidP="000C6F06">
      <w:pPr>
        <w:pStyle w:val="Bibliography"/>
      </w:pPr>
      <w:r w:rsidRPr="000C6F06">
        <w:t xml:space="preserve">Rodríguez-Pose, A. (2018). The revenge of the places that don’t matter (and what to do about it). </w:t>
      </w:r>
      <w:r w:rsidRPr="000C6F06">
        <w:rPr>
          <w:i/>
          <w:iCs/>
        </w:rPr>
        <w:t>Cambridge Journal of Regions, Economy and Society</w:t>
      </w:r>
      <w:r w:rsidRPr="000C6F06">
        <w:t xml:space="preserve">, </w:t>
      </w:r>
      <w:r w:rsidRPr="000C6F06">
        <w:rPr>
          <w:i/>
          <w:iCs/>
        </w:rPr>
        <w:t>11</w:t>
      </w:r>
      <w:r w:rsidRPr="000C6F06">
        <w:t>(1), 189–209. https://doi.org/10.1093/cjres/rsx024</w:t>
      </w:r>
    </w:p>
    <w:p w14:paraId="2C7A16B3" w14:textId="77777777" w:rsidR="000C6F06" w:rsidRPr="000C6F06" w:rsidRDefault="000C6F06" w:rsidP="000C6F06">
      <w:pPr>
        <w:pStyle w:val="Bibliography"/>
      </w:pPr>
      <w:r w:rsidRPr="000C6F06">
        <w:t xml:space="preserve">Rodríguez-Pose, A. (2020). The Rise of Populism and the revenge of the Places That Don’t Matter. </w:t>
      </w:r>
      <w:r w:rsidRPr="000C6F06">
        <w:rPr>
          <w:i/>
          <w:iCs/>
        </w:rPr>
        <w:t>LSE Public Policy Review</w:t>
      </w:r>
      <w:r w:rsidRPr="000C6F06">
        <w:t xml:space="preserve">, </w:t>
      </w:r>
      <w:r w:rsidRPr="000C6F06">
        <w:rPr>
          <w:i/>
          <w:iCs/>
        </w:rPr>
        <w:t>1</w:t>
      </w:r>
      <w:r w:rsidRPr="000C6F06">
        <w:t>(1). https://doi.org/10.31389/lseppr.4</w:t>
      </w:r>
    </w:p>
    <w:p w14:paraId="62C58F24" w14:textId="77777777" w:rsidR="000C6F06" w:rsidRPr="000C6F06" w:rsidRDefault="000C6F06" w:rsidP="000C6F06">
      <w:pPr>
        <w:pStyle w:val="Bibliography"/>
      </w:pPr>
      <w:r w:rsidRPr="000C6F06">
        <w:t xml:space="preserve">Rodríguez-Pose, A., &amp; Bartalucci, F. (2023). The green transition and its potential territorial discontents. </w:t>
      </w:r>
      <w:r w:rsidRPr="000C6F06">
        <w:rPr>
          <w:i/>
          <w:iCs/>
        </w:rPr>
        <w:t>Cambridge Journal of Regions, Economy and Society</w:t>
      </w:r>
      <w:r w:rsidRPr="000C6F06">
        <w:t>, rsad039. https://doi.org/10.1093/cjres/rsad039</w:t>
      </w:r>
    </w:p>
    <w:p w14:paraId="5011482C" w14:textId="77777777" w:rsidR="000C6F06" w:rsidRPr="000C6F06" w:rsidRDefault="000C6F06" w:rsidP="000C6F06">
      <w:pPr>
        <w:pStyle w:val="Bibliography"/>
      </w:pPr>
      <w:r w:rsidRPr="000C6F06">
        <w:rPr>
          <w:lang w:val="es-ES"/>
        </w:rPr>
        <w:t xml:space="preserve">Rodríguez-Pose, A., Dijkstra, L., &amp; Poelman, H. (2024). </w:t>
      </w:r>
      <w:r w:rsidRPr="000C6F06">
        <w:t xml:space="preserve">The Geography of EU Discontent and the Regional Development Trap. </w:t>
      </w:r>
      <w:r w:rsidRPr="000C6F06">
        <w:rPr>
          <w:i/>
          <w:iCs/>
        </w:rPr>
        <w:t>Economic Geography</w:t>
      </w:r>
      <w:r w:rsidRPr="000C6F06">
        <w:t xml:space="preserve">, </w:t>
      </w:r>
      <w:r w:rsidRPr="000C6F06">
        <w:rPr>
          <w:i/>
          <w:iCs/>
        </w:rPr>
        <w:t>100</w:t>
      </w:r>
      <w:r w:rsidRPr="000C6F06">
        <w:t>(3), 213–245. https://doi.org/10.1080/00130095.2024.2337657</w:t>
      </w:r>
    </w:p>
    <w:p w14:paraId="420A8FA2" w14:textId="77777777" w:rsidR="000C6F06" w:rsidRPr="000C6F06" w:rsidRDefault="000C6F06" w:rsidP="000C6F06">
      <w:pPr>
        <w:pStyle w:val="Bibliography"/>
      </w:pPr>
      <w:r w:rsidRPr="000C6F06">
        <w:t xml:space="preserve">Rodríguez-Pose, A., Lee, N., &amp; Lipp, C. (2021). Golfing with Trump. Social capital, decline, inequality, and the rise of populism in the US. </w:t>
      </w:r>
      <w:r w:rsidRPr="000C6F06">
        <w:rPr>
          <w:i/>
          <w:iCs/>
        </w:rPr>
        <w:t>Cambridge Journal of Regions, Economy and Society</w:t>
      </w:r>
      <w:r w:rsidRPr="000C6F06">
        <w:t xml:space="preserve">, </w:t>
      </w:r>
      <w:r w:rsidRPr="000C6F06">
        <w:rPr>
          <w:i/>
          <w:iCs/>
        </w:rPr>
        <w:t>14</w:t>
      </w:r>
      <w:r w:rsidRPr="000C6F06">
        <w:t>(3), 457–481. https://doi.org/10.1093/cjres/rsab026</w:t>
      </w:r>
    </w:p>
    <w:p w14:paraId="2A3516EA" w14:textId="77777777" w:rsidR="000C6F06" w:rsidRPr="000C6F06" w:rsidRDefault="000C6F06" w:rsidP="000C6F06">
      <w:pPr>
        <w:pStyle w:val="Bibliography"/>
      </w:pPr>
      <w:r w:rsidRPr="000C6F06">
        <w:t xml:space="preserve">Rupasingha, A., Goetz, S. J., &amp; Freshwater, D. (2006). The production of social capital in US counties. </w:t>
      </w:r>
      <w:r w:rsidRPr="000C6F06">
        <w:rPr>
          <w:i/>
          <w:iCs/>
        </w:rPr>
        <w:t>Essays on Behavioral Economics</w:t>
      </w:r>
      <w:r w:rsidRPr="000C6F06">
        <w:t xml:space="preserve">, </w:t>
      </w:r>
      <w:r w:rsidRPr="000C6F06">
        <w:rPr>
          <w:i/>
          <w:iCs/>
        </w:rPr>
        <w:t>35</w:t>
      </w:r>
      <w:r w:rsidRPr="000C6F06">
        <w:t>(1), 83–101. https://doi.org/10.1016/j.socec.2005.11.001</w:t>
      </w:r>
    </w:p>
    <w:p w14:paraId="51BCD969" w14:textId="77777777" w:rsidR="000C6F06" w:rsidRPr="000C6F06" w:rsidRDefault="000C6F06" w:rsidP="000C6F06">
      <w:pPr>
        <w:pStyle w:val="Bibliography"/>
      </w:pPr>
      <w:r w:rsidRPr="000C6F06">
        <w:lastRenderedPageBreak/>
        <w:t xml:space="preserve">Urso, G., Faggian, A., &amp; Palma, A. (2023). Discontent in the ‘peripheries’: An investigation of the rise of populism in Italy. </w:t>
      </w:r>
      <w:r w:rsidRPr="000C6F06">
        <w:rPr>
          <w:i/>
          <w:iCs/>
        </w:rPr>
        <w:t>Territory, Politics, Governance</w:t>
      </w:r>
      <w:r w:rsidRPr="000C6F06">
        <w:t xml:space="preserve">, </w:t>
      </w:r>
      <w:r w:rsidRPr="000C6F06">
        <w:rPr>
          <w:i/>
          <w:iCs/>
        </w:rPr>
        <w:t>11</w:t>
      </w:r>
      <w:r w:rsidRPr="000C6F06">
        <w:t>(5), 833–854. https://doi.org/10.1080/21622671.2023.2189438</w:t>
      </w:r>
    </w:p>
    <w:p w14:paraId="54ED7925" w14:textId="77777777" w:rsidR="000C6F06" w:rsidRPr="000C6F06" w:rsidRDefault="000C6F06" w:rsidP="000C6F06">
      <w:pPr>
        <w:pStyle w:val="Bibliography"/>
      </w:pPr>
      <w:r w:rsidRPr="000C6F06">
        <w:t xml:space="preserve">Wellman, B., Quan-Haase, A., Boase, J., Chen, W., Hampton, K., Díaz, I., &amp; Miyata, K. (2003). The Social Affordances of the Internet for Networked Individualism. </w:t>
      </w:r>
      <w:r w:rsidRPr="000C6F06">
        <w:rPr>
          <w:i/>
          <w:iCs/>
        </w:rPr>
        <w:t>Journal of Computer-Mediated Communication</w:t>
      </w:r>
      <w:r w:rsidRPr="000C6F06">
        <w:t xml:space="preserve">, </w:t>
      </w:r>
      <w:r w:rsidRPr="000C6F06">
        <w:rPr>
          <w:i/>
          <w:iCs/>
        </w:rPr>
        <w:t>8</w:t>
      </w:r>
      <w:r w:rsidRPr="000C6F06">
        <w:t>(3), 0–0. https://doi.org/10.1111/j.1083-6101.2003.tb00216.x</w:t>
      </w:r>
    </w:p>
    <w:p w14:paraId="354D5EC7" w14:textId="77777777" w:rsidR="000C6F06" w:rsidRPr="000C6F06" w:rsidRDefault="000C6F06" w:rsidP="000C6F06">
      <w:pPr>
        <w:pStyle w:val="Bibliography"/>
      </w:pPr>
      <w:r w:rsidRPr="000C6F06">
        <w:t xml:space="preserve">Wellman, B., Quan-Haase, A., Witte, J., &amp; Hampton, K. (2001). Does the Internet Increase, Decrease, or Supplement Social Capital?: Social Networks, Participation, and Community Commitment. </w:t>
      </w:r>
      <w:r w:rsidRPr="000C6F06">
        <w:rPr>
          <w:i/>
          <w:iCs/>
        </w:rPr>
        <w:t>American Behavioral Scientist</w:t>
      </w:r>
      <w:r w:rsidRPr="000C6F06">
        <w:t xml:space="preserve">, </w:t>
      </w:r>
      <w:r w:rsidRPr="000C6F06">
        <w:rPr>
          <w:i/>
          <w:iCs/>
        </w:rPr>
        <w:t>45</w:t>
      </w:r>
      <w:r w:rsidRPr="000C6F06">
        <w:t>(3), 436–455. https://doi.org/10.1177/00027640121957286</w:t>
      </w:r>
    </w:p>
    <w:p w14:paraId="7439C611" w14:textId="77777777" w:rsidR="000C6F06" w:rsidRPr="000C6F06" w:rsidRDefault="000C6F06" w:rsidP="000C6F06">
      <w:pPr>
        <w:pStyle w:val="Bibliography"/>
      </w:pPr>
      <w:r w:rsidRPr="000C6F06">
        <w:t xml:space="preserve">Ziblatt, D., Hilbig, H., &amp; Bischof, D. (2023). Wealth of Tongues: Why Peripheral Regions Vote for the Radical Right in Germany. </w:t>
      </w:r>
      <w:r w:rsidRPr="000C6F06">
        <w:rPr>
          <w:i/>
          <w:iCs/>
        </w:rPr>
        <w:t>American Political Science Review</w:t>
      </w:r>
      <w:r w:rsidRPr="000C6F06">
        <w:t>, 1–17. Cambridge Core. https://doi.org/10.1017/S0003055423000862</w:t>
      </w:r>
    </w:p>
    <w:p w14:paraId="4E973BC2" w14:textId="5D4CB2D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345D18F2" w:rsidR="003A628D" w:rsidRPr="00057254" w:rsidRDefault="00CB5796" w:rsidP="00BF5092">
      <w:pPr>
        <w:spacing w:before="240" w:line="480" w:lineRule="auto"/>
      </w:pPr>
      <w:r w:rsidRPr="00057254">
        <w:rPr>
          <w:b/>
          <w:bCs/>
        </w:rPr>
        <w:t>Appendix</w:t>
      </w:r>
      <w:r w:rsidR="003A628D" w:rsidRPr="00057254">
        <w:rPr>
          <w:b/>
          <w:bCs/>
        </w:rPr>
        <w:t xml:space="preserve"> 1</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339A800B" w:rsidR="003A628D" w:rsidRPr="00057254" w:rsidRDefault="003A628D" w:rsidP="008C30FA">
            <w:pPr>
              <w:rPr>
                <w:color w:val="000000"/>
                <w:sz w:val="22"/>
                <w:szCs w:val="22"/>
              </w:rPr>
            </w:pPr>
            <w:r w:rsidRPr="00057254">
              <w:rPr>
                <w:color w:val="000000"/>
                <w:sz w:val="22"/>
                <w:szCs w:val="22"/>
              </w:rPr>
              <w:t> </w:t>
            </w:r>
            <w:r w:rsidR="00A639EA" w:rsidRPr="00057254">
              <w:rPr>
                <w:color w:val="000000"/>
                <w:sz w:val="22"/>
                <w:szCs w:val="22"/>
              </w:rPr>
              <w:t>MAR_T_new</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67565300" w:rsidR="003A628D" w:rsidRPr="00544332" w:rsidRDefault="003A628D" w:rsidP="008C30FA">
            <w:pPr>
              <w:rPr>
                <w:color w:val="000000"/>
                <w:sz w:val="22"/>
                <w:szCs w:val="22"/>
                <w:lang w:val="it-IT"/>
              </w:rPr>
            </w:pPr>
            <w:r w:rsidRPr="00544332">
              <w:rPr>
                <w:color w:val="000000"/>
                <w:sz w:val="22"/>
                <w:szCs w:val="22"/>
                <w:lang w:val="it-IT"/>
              </w:rPr>
              <w:t>Income per capita (2016)</w:t>
            </w:r>
            <w:r w:rsidR="00A639EA" w:rsidRPr="00544332">
              <w:rPr>
                <w:color w:val="000000"/>
                <w:sz w:val="22"/>
                <w:szCs w:val="22"/>
                <w:lang w:val="it-IT"/>
              </w:rPr>
              <w:t xml:space="preserve"> - INC_PC_16</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17E2E930"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 GINI_16</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08D12C12"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 EMP_AVE_CGR80_19</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201CCDE2"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 SC5_PCM_14</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0F8F09E6"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 POP_DEN_16</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3F27C208"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 UNE_16</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49624371"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 EDU1_16</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3733EA02"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 R_BLACK_16</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54DCF9AD" w:rsidR="003A628D" w:rsidRPr="00057254" w:rsidRDefault="003A628D" w:rsidP="008C30FA">
            <w:pPr>
              <w:rPr>
                <w:color w:val="000000"/>
                <w:sz w:val="22"/>
                <w:szCs w:val="22"/>
              </w:rPr>
            </w:pPr>
            <w:r w:rsidRPr="00057254">
              <w:rPr>
                <w:color w:val="000000"/>
                <w:sz w:val="22"/>
                <w:szCs w:val="22"/>
              </w:rPr>
              <w:t>Sex ratio, males (2016)</w:t>
            </w:r>
            <w:r w:rsidR="00A639EA" w:rsidRPr="00057254">
              <w:rPr>
                <w:color w:val="000000"/>
                <w:sz w:val="22"/>
                <w:szCs w:val="22"/>
              </w:rPr>
              <w:t xml:space="preserve"> - SEX_RATIO</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27538A3"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 AGE_DEP_YOUNG</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5DCB7BC9" w:rsidR="003A628D" w:rsidRPr="00057254" w:rsidRDefault="003A628D" w:rsidP="008C30FA">
            <w:pPr>
              <w:rPr>
                <w:color w:val="000000"/>
                <w:sz w:val="22"/>
                <w:szCs w:val="22"/>
              </w:rPr>
            </w:pPr>
            <w:r w:rsidRPr="00057254">
              <w:rPr>
                <w:color w:val="000000"/>
                <w:sz w:val="22"/>
                <w:szCs w:val="22"/>
              </w:rPr>
              <w:t>Share Married (2016)</w:t>
            </w:r>
            <w:r w:rsidR="00A639EA" w:rsidRPr="00057254">
              <w:rPr>
                <w:color w:val="000000"/>
                <w:sz w:val="22"/>
                <w:szCs w:val="22"/>
              </w:rPr>
              <w:t xml:space="preserve"> - MARRIED</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276869C9" w:rsidR="00304DF6" w:rsidRPr="00057254" w:rsidRDefault="00304DF6" w:rsidP="00BF5092">
      <w:pPr>
        <w:spacing w:before="240" w:line="480" w:lineRule="auto"/>
      </w:pPr>
      <w:r w:rsidRPr="00057254">
        <w:rPr>
          <w:b/>
          <w:bCs/>
        </w:rPr>
        <w:lastRenderedPageBreak/>
        <w:t xml:space="preserve">Appendix </w:t>
      </w:r>
      <w:r w:rsidR="00052A98" w:rsidRPr="00057254">
        <w:rPr>
          <w:b/>
          <w:bCs/>
        </w:rPr>
        <w:t>2</w:t>
      </w:r>
      <w:r w:rsidRPr="00057254">
        <w:rPr>
          <w:b/>
          <w:bCs/>
        </w:rPr>
        <w:t xml:space="preserve"> </w:t>
      </w:r>
      <w:r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Pr="00057254" w:rsidRDefault="00461E9A"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Pr="00057254" w:rsidRDefault="00461E9A" w:rsidP="00437C28">
      <w:pPr>
        <w:spacing w:line="480" w:lineRule="auto"/>
        <w:rPr>
          <w:b/>
          <w:bCs/>
        </w:rPr>
      </w:pPr>
    </w:p>
    <w:p w14:paraId="4DA5BF31" w14:textId="77777777" w:rsidR="00461E9A" w:rsidRPr="00057254" w:rsidRDefault="00461E9A" w:rsidP="00437C28">
      <w:pPr>
        <w:spacing w:line="480" w:lineRule="auto"/>
        <w:rPr>
          <w:b/>
          <w:bCs/>
        </w:rPr>
      </w:pPr>
    </w:p>
    <w:sectPr w:rsidR="00461E9A" w:rsidRPr="00057254">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B1455E" w14:textId="77777777" w:rsidR="00315614" w:rsidRDefault="00315614" w:rsidP="006E09AD">
      <w:r>
        <w:separator/>
      </w:r>
    </w:p>
  </w:endnote>
  <w:endnote w:type="continuationSeparator" w:id="0">
    <w:p w14:paraId="61DBBD89" w14:textId="77777777" w:rsidR="00315614" w:rsidRDefault="00315614" w:rsidP="006E09AD">
      <w:r>
        <w:continuationSeparator/>
      </w:r>
    </w:p>
  </w:endnote>
  <w:endnote w:type="continuationNotice" w:id="1">
    <w:p w14:paraId="022D2123" w14:textId="77777777" w:rsidR="00315614" w:rsidRDefault="003156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1607CA" w14:textId="77777777" w:rsidR="00315614" w:rsidRDefault="00315614" w:rsidP="006E09AD">
      <w:r>
        <w:separator/>
      </w:r>
    </w:p>
  </w:footnote>
  <w:footnote w:type="continuationSeparator" w:id="0">
    <w:p w14:paraId="69B3B6B1" w14:textId="77777777" w:rsidR="00315614" w:rsidRDefault="00315614" w:rsidP="006E09AD">
      <w:r>
        <w:continuationSeparator/>
      </w:r>
    </w:p>
  </w:footnote>
  <w:footnote w:type="continuationNotice" w:id="1">
    <w:p w14:paraId="47263098" w14:textId="77777777" w:rsidR="00315614" w:rsidRDefault="003156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4684"/>
    <w:rsid w:val="00007660"/>
    <w:rsid w:val="00020E73"/>
    <w:rsid w:val="000305DE"/>
    <w:rsid w:val="00035337"/>
    <w:rsid w:val="00036F72"/>
    <w:rsid w:val="0004068C"/>
    <w:rsid w:val="00046B93"/>
    <w:rsid w:val="00047FEB"/>
    <w:rsid w:val="00052A98"/>
    <w:rsid w:val="00054F0E"/>
    <w:rsid w:val="00057254"/>
    <w:rsid w:val="00057820"/>
    <w:rsid w:val="00057E67"/>
    <w:rsid w:val="0006340E"/>
    <w:rsid w:val="0006491A"/>
    <w:rsid w:val="00072935"/>
    <w:rsid w:val="000764D4"/>
    <w:rsid w:val="00077602"/>
    <w:rsid w:val="0009113C"/>
    <w:rsid w:val="00094865"/>
    <w:rsid w:val="000A53D1"/>
    <w:rsid w:val="000A67DE"/>
    <w:rsid w:val="000A72D3"/>
    <w:rsid w:val="000B7B99"/>
    <w:rsid w:val="000C5163"/>
    <w:rsid w:val="000C6F06"/>
    <w:rsid w:val="000C70F5"/>
    <w:rsid w:val="000D09B3"/>
    <w:rsid w:val="000D5714"/>
    <w:rsid w:val="000E1496"/>
    <w:rsid w:val="000E14EA"/>
    <w:rsid w:val="000E1A37"/>
    <w:rsid w:val="000F4394"/>
    <w:rsid w:val="000F607F"/>
    <w:rsid w:val="000F6511"/>
    <w:rsid w:val="000F7AA1"/>
    <w:rsid w:val="00106192"/>
    <w:rsid w:val="00106329"/>
    <w:rsid w:val="00113DEC"/>
    <w:rsid w:val="00120055"/>
    <w:rsid w:val="00120136"/>
    <w:rsid w:val="001210E9"/>
    <w:rsid w:val="001402EC"/>
    <w:rsid w:val="00143983"/>
    <w:rsid w:val="00146FB0"/>
    <w:rsid w:val="00151A87"/>
    <w:rsid w:val="00154E29"/>
    <w:rsid w:val="00156EC1"/>
    <w:rsid w:val="00172ED9"/>
    <w:rsid w:val="00185545"/>
    <w:rsid w:val="00186A6B"/>
    <w:rsid w:val="001974CE"/>
    <w:rsid w:val="001A1D88"/>
    <w:rsid w:val="001A2C1C"/>
    <w:rsid w:val="001A6433"/>
    <w:rsid w:val="001A7452"/>
    <w:rsid w:val="001B0051"/>
    <w:rsid w:val="001B6189"/>
    <w:rsid w:val="001B64FF"/>
    <w:rsid w:val="001C138F"/>
    <w:rsid w:val="001C1A02"/>
    <w:rsid w:val="001C2DF7"/>
    <w:rsid w:val="001C30F7"/>
    <w:rsid w:val="001C43AE"/>
    <w:rsid w:val="001C537E"/>
    <w:rsid w:val="001C6824"/>
    <w:rsid w:val="001D3683"/>
    <w:rsid w:val="001D5B87"/>
    <w:rsid w:val="001E5D9C"/>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C4C92"/>
    <w:rsid w:val="002D5BFB"/>
    <w:rsid w:val="002E0985"/>
    <w:rsid w:val="002F0075"/>
    <w:rsid w:val="002F6F17"/>
    <w:rsid w:val="00301580"/>
    <w:rsid w:val="00301771"/>
    <w:rsid w:val="00304DF6"/>
    <w:rsid w:val="0030746D"/>
    <w:rsid w:val="00314F73"/>
    <w:rsid w:val="00315614"/>
    <w:rsid w:val="00323F31"/>
    <w:rsid w:val="00324405"/>
    <w:rsid w:val="00326CEC"/>
    <w:rsid w:val="003275F5"/>
    <w:rsid w:val="00327B02"/>
    <w:rsid w:val="00334FE2"/>
    <w:rsid w:val="00354B90"/>
    <w:rsid w:val="00373C90"/>
    <w:rsid w:val="003A01AC"/>
    <w:rsid w:val="003A2550"/>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61E9A"/>
    <w:rsid w:val="004658E8"/>
    <w:rsid w:val="004866A1"/>
    <w:rsid w:val="004965F5"/>
    <w:rsid w:val="004A2EE8"/>
    <w:rsid w:val="004A37E5"/>
    <w:rsid w:val="004A4177"/>
    <w:rsid w:val="004A4536"/>
    <w:rsid w:val="004A7914"/>
    <w:rsid w:val="004B19CF"/>
    <w:rsid w:val="004B5CD5"/>
    <w:rsid w:val="004D1598"/>
    <w:rsid w:val="004D1952"/>
    <w:rsid w:val="004D2377"/>
    <w:rsid w:val="004E36F1"/>
    <w:rsid w:val="004E6725"/>
    <w:rsid w:val="004F00AA"/>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72CF"/>
    <w:rsid w:val="00662C5C"/>
    <w:rsid w:val="00663EAD"/>
    <w:rsid w:val="00670674"/>
    <w:rsid w:val="0067764F"/>
    <w:rsid w:val="0069399C"/>
    <w:rsid w:val="0069515D"/>
    <w:rsid w:val="006953A3"/>
    <w:rsid w:val="006A5CD3"/>
    <w:rsid w:val="006A7B52"/>
    <w:rsid w:val="006B0510"/>
    <w:rsid w:val="006B3894"/>
    <w:rsid w:val="006B7018"/>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564F8"/>
    <w:rsid w:val="007618B3"/>
    <w:rsid w:val="00771F05"/>
    <w:rsid w:val="007724E8"/>
    <w:rsid w:val="0077464D"/>
    <w:rsid w:val="007A6E82"/>
    <w:rsid w:val="007C172F"/>
    <w:rsid w:val="007C4473"/>
    <w:rsid w:val="007D4797"/>
    <w:rsid w:val="007F1960"/>
    <w:rsid w:val="007F32EF"/>
    <w:rsid w:val="007F7FCB"/>
    <w:rsid w:val="008018BB"/>
    <w:rsid w:val="0081475F"/>
    <w:rsid w:val="00820720"/>
    <w:rsid w:val="00821092"/>
    <w:rsid w:val="0082173F"/>
    <w:rsid w:val="008228B7"/>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C30FA"/>
    <w:rsid w:val="008C79CB"/>
    <w:rsid w:val="008D1510"/>
    <w:rsid w:val="008D3B87"/>
    <w:rsid w:val="008E0886"/>
    <w:rsid w:val="008F45B6"/>
    <w:rsid w:val="009023A3"/>
    <w:rsid w:val="00906B0D"/>
    <w:rsid w:val="00912227"/>
    <w:rsid w:val="00926287"/>
    <w:rsid w:val="009323DD"/>
    <w:rsid w:val="009324D1"/>
    <w:rsid w:val="00941C06"/>
    <w:rsid w:val="00952FB5"/>
    <w:rsid w:val="0095321B"/>
    <w:rsid w:val="00953E65"/>
    <w:rsid w:val="00963FE6"/>
    <w:rsid w:val="00975360"/>
    <w:rsid w:val="0097694E"/>
    <w:rsid w:val="009804C2"/>
    <w:rsid w:val="009939CC"/>
    <w:rsid w:val="009957B0"/>
    <w:rsid w:val="009A69C6"/>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53FF"/>
    <w:rsid w:val="00A3528D"/>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11BA8"/>
    <w:rsid w:val="00B16638"/>
    <w:rsid w:val="00B170C5"/>
    <w:rsid w:val="00B2598F"/>
    <w:rsid w:val="00B372C4"/>
    <w:rsid w:val="00B40A04"/>
    <w:rsid w:val="00B51115"/>
    <w:rsid w:val="00B612C7"/>
    <w:rsid w:val="00B63131"/>
    <w:rsid w:val="00B648B7"/>
    <w:rsid w:val="00B74273"/>
    <w:rsid w:val="00B77C63"/>
    <w:rsid w:val="00B96F57"/>
    <w:rsid w:val="00BA0A48"/>
    <w:rsid w:val="00BA3D35"/>
    <w:rsid w:val="00BA52E5"/>
    <w:rsid w:val="00BB6402"/>
    <w:rsid w:val="00BE38AF"/>
    <w:rsid w:val="00BF5092"/>
    <w:rsid w:val="00BF6090"/>
    <w:rsid w:val="00C0291D"/>
    <w:rsid w:val="00C05F01"/>
    <w:rsid w:val="00C126A8"/>
    <w:rsid w:val="00C2055A"/>
    <w:rsid w:val="00C2457E"/>
    <w:rsid w:val="00C258E4"/>
    <w:rsid w:val="00C27321"/>
    <w:rsid w:val="00C400FE"/>
    <w:rsid w:val="00C45779"/>
    <w:rsid w:val="00C518FF"/>
    <w:rsid w:val="00C6150A"/>
    <w:rsid w:val="00C65F65"/>
    <w:rsid w:val="00C737E2"/>
    <w:rsid w:val="00C804C1"/>
    <w:rsid w:val="00C80903"/>
    <w:rsid w:val="00C821FB"/>
    <w:rsid w:val="00C845C1"/>
    <w:rsid w:val="00C85CBC"/>
    <w:rsid w:val="00C86EE3"/>
    <w:rsid w:val="00C86EE4"/>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F376D"/>
    <w:rsid w:val="00E06FBF"/>
    <w:rsid w:val="00E0778D"/>
    <w:rsid w:val="00E25896"/>
    <w:rsid w:val="00E40FB3"/>
    <w:rsid w:val="00E6071B"/>
    <w:rsid w:val="00E63FC3"/>
    <w:rsid w:val="00E65218"/>
    <w:rsid w:val="00E65D53"/>
    <w:rsid w:val="00E74B5B"/>
    <w:rsid w:val="00E81A5B"/>
    <w:rsid w:val="00E91352"/>
    <w:rsid w:val="00E93304"/>
    <w:rsid w:val="00E97FC3"/>
    <w:rsid w:val="00EA183C"/>
    <w:rsid w:val="00EA27F5"/>
    <w:rsid w:val="00EB4CA2"/>
    <w:rsid w:val="00EB5D6F"/>
    <w:rsid w:val="00EC03CB"/>
    <w:rsid w:val="00EC4599"/>
    <w:rsid w:val="00F021AD"/>
    <w:rsid w:val="00F0715E"/>
    <w:rsid w:val="00F22145"/>
    <w:rsid w:val="00F410EB"/>
    <w:rsid w:val="00F41334"/>
    <w:rsid w:val="00F428CA"/>
    <w:rsid w:val="00F51FA8"/>
    <w:rsid w:val="00F63ECD"/>
    <w:rsid w:val="00F66D63"/>
    <w:rsid w:val="00F8598B"/>
    <w:rsid w:val="00F85F78"/>
    <w:rsid w:val="00F8755E"/>
    <w:rsid w:val="00F9013D"/>
    <w:rsid w:val="00FA62C8"/>
    <w:rsid w:val="00FB0B1E"/>
    <w:rsid w:val="00FC2EF9"/>
    <w:rsid w:val="00FC5E09"/>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3</Pages>
  <Words>26558</Words>
  <Characters>151386</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4-10-08T14:37:00Z</dcterms:created>
  <dcterms:modified xsi:type="dcterms:W3CDTF">2024-10-0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cz8DRkd"/&gt;&lt;style id="http://www.zotero.org/styles/apa" locale="en-GB" hasBibliography="1" bibliographyStyleHasBeenSet="1"/&gt;&lt;prefs&gt;&lt;pref name="fieldType" value="Field"/&gt;&lt;/prefs&gt;&lt;/data&gt;</vt:lpwstr>
  </property>
</Properties>
</file>